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2F28" w:rsidRPr="00FA609E" w:rsidRDefault="00B92F28" w:rsidP="00FA609E">
      <w:pPr>
        <w:spacing w:after="160" w:line="240" w:lineRule="auto"/>
        <w:jc w:val="both"/>
        <w:rPr>
          <w:b/>
          <w:sz w:val="32"/>
          <w:szCs w:val="32"/>
          <w:lang w:val="en-US"/>
        </w:rPr>
      </w:pPr>
      <w:bookmarkStart w:id="0" w:name="_Toc486598983"/>
    </w:p>
    <w:p w:rsidR="00B92F28" w:rsidRDefault="00B92F28" w:rsidP="00FA609E">
      <w:pPr>
        <w:spacing w:after="160" w:line="240" w:lineRule="auto"/>
        <w:jc w:val="both"/>
        <w:rPr>
          <w:b/>
          <w:sz w:val="32"/>
          <w:szCs w:val="32"/>
          <w:lang w:val="en-US"/>
        </w:rPr>
      </w:pPr>
    </w:p>
    <w:p w:rsidR="00945DD6" w:rsidRPr="00FA609E" w:rsidRDefault="00945DD6" w:rsidP="00FA609E">
      <w:pPr>
        <w:spacing w:after="160" w:line="240" w:lineRule="auto"/>
        <w:jc w:val="both"/>
        <w:rPr>
          <w:b/>
          <w:sz w:val="32"/>
          <w:szCs w:val="32"/>
          <w:lang w:val="en-US"/>
        </w:rPr>
      </w:pPr>
    </w:p>
    <w:p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rsidR="00B55351" w:rsidRPr="00B55351" w:rsidRDefault="00B55351" w:rsidP="0004191B">
      <w:pPr>
        <w:spacing w:after="160" w:line="240" w:lineRule="auto"/>
        <w:jc w:val="center"/>
        <w:rPr>
          <w:b/>
          <w:sz w:val="18"/>
          <w:szCs w:val="18"/>
          <w:lang w:val="en-US"/>
        </w:rPr>
      </w:pPr>
    </w:p>
    <w:p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rsidR="00C6467F" w:rsidRPr="00FA609E" w:rsidRDefault="00C6467F" w:rsidP="0004191B">
      <w:pPr>
        <w:spacing w:after="160" w:line="240" w:lineRule="auto"/>
        <w:jc w:val="center"/>
        <w:rPr>
          <w:b/>
          <w:sz w:val="32"/>
          <w:szCs w:val="32"/>
          <w:lang w:val="en-US"/>
        </w:rPr>
      </w:pPr>
    </w:p>
    <w:p w:rsidR="006979E9" w:rsidRPr="00FA609E" w:rsidRDefault="006979E9" w:rsidP="0004191B">
      <w:pPr>
        <w:spacing w:after="160" w:line="259" w:lineRule="auto"/>
        <w:jc w:val="center"/>
        <w:rPr>
          <w:b/>
          <w:sz w:val="32"/>
          <w:szCs w:val="32"/>
          <w:lang w:val="en-US"/>
        </w:rPr>
      </w:pPr>
    </w:p>
    <w:p w:rsidR="006979E9" w:rsidRDefault="006979E9" w:rsidP="0004191B">
      <w:pPr>
        <w:spacing w:after="160" w:line="259" w:lineRule="auto"/>
        <w:jc w:val="center"/>
        <w:rPr>
          <w:b/>
          <w:sz w:val="32"/>
          <w:szCs w:val="32"/>
          <w:lang w:val="en-US"/>
        </w:rPr>
      </w:pPr>
    </w:p>
    <w:p w:rsidR="00B55351" w:rsidRPr="00FA609E" w:rsidRDefault="00B55351" w:rsidP="0004191B">
      <w:pPr>
        <w:spacing w:after="160" w:line="259" w:lineRule="auto"/>
        <w:jc w:val="center"/>
        <w:rPr>
          <w:b/>
          <w:sz w:val="32"/>
          <w:szCs w:val="32"/>
          <w:lang w:val="en-US"/>
        </w:rPr>
      </w:pPr>
    </w:p>
    <w:p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Jurewicz (266892)</w:t>
      </w:r>
    </w:p>
    <w:p w:rsidR="006979E9" w:rsidRPr="00FA609E" w:rsidRDefault="006979E9" w:rsidP="0004191B">
      <w:pPr>
        <w:spacing w:after="160" w:line="256" w:lineRule="auto"/>
        <w:jc w:val="center"/>
        <w:rPr>
          <w:b/>
          <w:sz w:val="32"/>
          <w:szCs w:val="32"/>
          <w:lang w:val="en-US"/>
        </w:rPr>
      </w:pPr>
      <w:r w:rsidRPr="00FA609E">
        <w:rPr>
          <w:b/>
          <w:sz w:val="32"/>
          <w:szCs w:val="32"/>
          <w:lang w:val="en-US"/>
        </w:rPr>
        <w:t xml:space="preserve">Cristina </w:t>
      </w:r>
      <w:proofErr w:type="spellStart"/>
      <w:r w:rsidRPr="00FA609E">
        <w:rPr>
          <w:b/>
          <w:sz w:val="32"/>
          <w:szCs w:val="32"/>
          <w:lang w:val="en-US"/>
        </w:rPr>
        <w:t>Ailoaei</w:t>
      </w:r>
      <w:proofErr w:type="spellEnd"/>
      <w:r w:rsidRPr="00FA609E">
        <w:rPr>
          <w:b/>
          <w:sz w:val="32"/>
          <w:szCs w:val="32"/>
          <w:lang w:val="en-US"/>
        </w:rPr>
        <w:t xml:space="preserve"> (266543)</w:t>
      </w:r>
    </w:p>
    <w:p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Podg</w:t>
      </w:r>
      <w:r w:rsidR="00B55351" w:rsidRPr="00B55351">
        <w:rPr>
          <w:b/>
          <w:sz w:val="32"/>
          <w:szCs w:val="32"/>
          <w:lang w:val="en-US"/>
        </w:rPr>
        <w:t>ó</w:t>
      </w:r>
      <w:r w:rsidRPr="00FA609E">
        <w:rPr>
          <w:b/>
          <w:sz w:val="32"/>
          <w:szCs w:val="32"/>
          <w:lang w:val="en-US"/>
        </w:rPr>
        <w:t>rni</w:t>
      </w:r>
      <w:proofErr w:type="spellEnd"/>
      <w:r w:rsidRPr="00FA609E">
        <w:rPr>
          <w:b/>
          <w:sz w:val="32"/>
          <w:szCs w:val="32"/>
          <w:lang w:val="en-US"/>
        </w:rPr>
        <w:t xml:space="preserve"> (267128)</w:t>
      </w:r>
    </w:p>
    <w:p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Drago</w:t>
      </w:r>
      <w:r w:rsidR="00B55351" w:rsidRPr="00B55351">
        <w:rPr>
          <w:b/>
          <w:sz w:val="32"/>
          <w:szCs w:val="32"/>
          <w:lang w:val="en-US"/>
        </w:rPr>
        <w:t>ș</w:t>
      </w:r>
      <w:proofErr w:type="spellEnd"/>
      <w:r w:rsidRPr="00FA609E">
        <w:rPr>
          <w:b/>
          <w:sz w:val="32"/>
          <w:szCs w:val="32"/>
          <w:lang w:val="en-US"/>
        </w:rPr>
        <w:t xml:space="preserve"> </w:t>
      </w:r>
      <w:proofErr w:type="spellStart"/>
      <w:r w:rsidRPr="00FA609E">
        <w:rPr>
          <w:b/>
          <w:sz w:val="32"/>
          <w:szCs w:val="32"/>
          <w:lang w:val="en-US"/>
        </w:rPr>
        <w:t>S</w:t>
      </w:r>
      <w:r w:rsidR="00B55351" w:rsidRPr="00B55351">
        <w:rPr>
          <w:b/>
          <w:sz w:val="32"/>
          <w:szCs w:val="32"/>
          <w:lang w:val="en-US"/>
        </w:rPr>
        <w:t>î</w:t>
      </w:r>
      <w:r w:rsidRPr="00FA609E">
        <w:rPr>
          <w:b/>
          <w:sz w:val="32"/>
          <w:szCs w:val="32"/>
          <w:lang w:val="en-US"/>
        </w:rPr>
        <w:t>rbu</w:t>
      </w:r>
      <w:proofErr w:type="spellEnd"/>
      <w:r w:rsidRPr="00FA609E">
        <w:rPr>
          <w:b/>
          <w:sz w:val="32"/>
          <w:szCs w:val="32"/>
          <w:lang w:val="en-US"/>
        </w:rPr>
        <w:t xml:space="preserve"> (266500)</w:t>
      </w:r>
    </w:p>
    <w:p w:rsidR="006979E9" w:rsidRPr="00FA609E" w:rsidRDefault="006979E9" w:rsidP="0004191B">
      <w:pPr>
        <w:spacing w:after="160" w:line="256" w:lineRule="auto"/>
        <w:jc w:val="center"/>
        <w:rPr>
          <w:b/>
          <w:sz w:val="32"/>
          <w:szCs w:val="32"/>
          <w:lang w:val="en-US"/>
        </w:rPr>
      </w:pPr>
    </w:p>
    <w:p w:rsidR="006979E9" w:rsidRPr="00FA609E" w:rsidRDefault="006979E9" w:rsidP="0004191B">
      <w:pPr>
        <w:spacing w:after="160" w:line="256" w:lineRule="auto"/>
        <w:jc w:val="center"/>
        <w:rPr>
          <w:b/>
          <w:sz w:val="32"/>
          <w:szCs w:val="32"/>
          <w:lang w:val="en-US"/>
        </w:rPr>
      </w:pPr>
    </w:p>
    <w:p w:rsidR="00B55351" w:rsidRPr="00FA609E" w:rsidRDefault="00B55351" w:rsidP="0004191B">
      <w:pPr>
        <w:spacing w:after="160" w:line="256" w:lineRule="auto"/>
        <w:jc w:val="center"/>
        <w:rPr>
          <w:b/>
          <w:sz w:val="32"/>
          <w:szCs w:val="32"/>
          <w:lang w:val="en-US"/>
        </w:rPr>
      </w:pPr>
    </w:p>
    <w:p w:rsidR="006979E9" w:rsidRPr="00FA609E" w:rsidRDefault="006979E9" w:rsidP="0004191B">
      <w:pPr>
        <w:spacing w:after="160" w:line="256" w:lineRule="auto"/>
        <w:jc w:val="center"/>
        <w:rPr>
          <w:b/>
          <w:sz w:val="32"/>
          <w:szCs w:val="32"/>
          <w:lang w:val="en-US"/>
        </w:rPr>
      </w:pPr>
      <w:r w:rsidRPr="00FA609E">
        <w:rPr>
          <w:b/>
          <w:sz w:val="32"/>
          <w:szCs w:val="32"/>
          <w:lang w:val="en-US"/>
        </w:rPr>
        <w:t>Supervisors:</w:t>
      </w:r>
    </w:p>
    <w:p w:rsidR="006979E9" w:rsidRDefault="006979E9" w:rsidP="0004191B">
      <w:pPr>
        <w:spacing w:after="160" w:line="256" w:lineRule="auto"/>
        <w:jc w:val="center"/>
        <w:rPr>
          <w:b/>
          <w:sz w:val="32"/>
          <w:szCs w:val="32"/>
          <w:lang w:val="en-US"/>
        </w:rPr>
      </w:pPr>
      <w:r w:rsidRPr="00FA609E">
        <w:rPr>
          <w:b/>
          <w:sz w:val="32"/>
          <w:szCs w:val="32"/>
          <w:lang w:val="en-US"/>
        </w:rPr>
        <w:t xml:space="preserve">Steffen </w:t>
      </w:r>
      <w:proofErr w:type="spellStart"/>
      <w:r w:rsidRPr="00FA609E">
        <w:rPr>
          <w:b/>
          <w:sz w:val="32"/>
          <w:szCs w:val="32"/>
          <w:lang w:val="en-US"/>
        </w:rPr>
        <w:t>Vissing</w:t>
      </w:r>
      <w:proofErr w:type="spellEnd"/>
      <w:r w:rsidRPr="00FA609E">
        <w:rPr>
          <w:b/>
          <w:sz w:val="32"/>
          <w:szCs w:val="32"/>
          <w:lang w:val="en-US"/>
        </w:rPr>
        <w:t xml:space="preserve"> Andersen</w:t>
      </w:r>
    </w:p>
    <w:p w:rsidR="00945DD6" w:rsidRPr="00FA609E" w:rsidRDefault="00945DD6" w:rsidP="0004191B">
      <w:pPr>
        <w:spacing w:after="160" w:line="256" w:lineRule="auto"/>
        <w:jc w:val="center"/>
        <w:rPr>
          <w:b/>
          <w:sz w:val="32"/>
          <w:szCs w:val="32"/>
          <w:lang w:val="en-US"/>
        </w:rPr>
      </w:pPr>
      <w:r>
        <w:rPr>
          <w:b/>
          <w:sz w:val="32"/>
          <w:szCs w:val="32"/>
          <w:lang w:val="en-US"/>
        </w:rPr>
        <w:t>Mona Wendel Andersen</w:t>
      </w: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Pr="00FA609E" w:rsidRDefault="00C6467F" w:rsidP="00FA609E">
      <w:pPr>
        <w:spacing w:after="160" w:line="259" w:lineRule="auto"/>
        <w:jc w:val="both"/>
        <w:rPr>
          <w:b/>
          <w:sz w:val="32"/>
          <w:szCs w:val="32"/>
          <w:lang w:val="en-US"/>
        </w:rPr>
      </w:pPr>
    </w:p>
    <w:p w:rsidR="00C6467F" w:rsidRDefault="00C6467F" w:rsidP="0004191B">
      <w:pPr>
        <w:spacing w:after="160" w:line="240" w:lineRule="auto"/>
        <w:jc w:val="center"/>
        <w:rPr>
          <w:b/>
          <w:sz w:val="32"/>
          <w:szCs w:val="32"/>
          <w:lang w:val="en-US"/>
        </w:rPr>
      </w:pPr>
    </w:p>
    <w:p w:rsidR="00B55351" w:rsidRDefault="00B55351" w:rsidP="0004191B">
      <w:pPr>
        <w:spacing w:after="160" w:line="240" w:lineRule="auto"/>
        <w:jc w:val="center"/>
        <w:rPr>
          <w:b/>
          <w:sz w:val="32"/>
          <w:szCs w:val="32"/>
          <w:lang w:val="en-US"/>
        </w:rPr>
      </w:pPr>
    </w:p>
    <w:p w:rsidR="00B55351" w:rsidRDefault="00B55351" w:rsidP="0004191B">
      <w:pPr>
        <w:spacing w:after="160" w:line="240" w:lineRule="auto"/>
        <w:jc w:val="center"/>
        <w:rPr>
          <w:b/>
          <w:sz w:val="32"/>
          <w:szCs w:val="32"/>
          <w:lang w:val="en-US"/>
        </w:rPr>
      </w:pPr>
    </w:p>
    <w:p w:rsidR="00B55351" w:rsidRPr="00FA609E" w:rsidRDefault="00B55351" w:rsidP="0004191B">
      <w:pPr>
        <w:spacing w:after="160" w:line="240" w:lineRule="auto"/>
        <w:jc w:val="center"/>
        <w:rPr>
          <w:b/>
          <w:sz w:val="32"/>
          <w:szCs w:val="32"/>
          <w:lang w:val="en-US"/>
        </w:rPr>
      </w:pPr>
    </w:p>
    <w:p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rsidR="00ED3CDE" w:rsidRPr="00FA609E" w:rsidRDefault="00ED3CDE" w:rsidP="00FA609E">
          <w:pPr>
            <w:pStyle w:val="TOCHeading"/>
            <w:jc w:val="both"/>
            <w:rPr>
              <w:rFonts w:ascii="Arial" w:hAnsi="Arial" w:cs="Arial"/>
            </w:rPr>
          </w:pPr>
        </w:p>
        <w:p w:rsidR="006E5E5A" w:rsidRPr="00A41471" w:rsidRDefault="00ED3CDE" w:rsidP="00FA609E">
          <w:pPr>
            <w:pStyle w:val="TOC1"/>
            <w:tabs>
              <w:tab w:val="left" w:pos="440"/>
              <w:tab w:val="right" w:leader="dot" w:pos="8494"/>
            </w:tabs>
            <w:jc w:val="both"/>
            <w:rPr>
              <w:rStyle w:val="Hyperlink"/>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A41471">
            <w:rPr>
              <w:noProof/>
              <w:lang w:val="en-US"/>
            </w:rPr>
            <w:instrText xml:space="preserve"> HYPERLINK  \l "_Background_description" </w:instrText>
          </w:r>
          <w:r w:rsidR="00A41471">
            <w:rPr>
              <w:noProof/>
              <w:lang w:val="en-US"/>
            </w:rPr>
          </w:r>
          <w:r w:rsidR="00A41471">
            <w:rPr>
              <w:noProof/>
              <w:lang w:val="en-US"/>
            </w:rPr>
            <w:fldChar w:fldCharType="separate"/>
          </w:r>
          <w:r w:rsidR="00955BBB" w:rsidRPr="00A41471">
            <w:rPr>
              <w:rStyle w:val="Hyperlink"/>
              <w:noProof/>
              <w:lang w:val="en-US"/>
            </w:rPr>
            <w:t>1</w:t>
          </w:r>
          <w:r w:rsidR="006E5E5A" w:rsidRPr="00A41471">
            <w:rPr>
              <w:rStyle w:val="Hyperlink"/>
              <w:rFonts w:eastAsiaTheme="minorEastAsia"/>
              <w:noProof/>
              <w:szCs w:val="22"/>
              <w:lang w:val="da-DK" w:eastAsia="da-DK"/>
            </w:rPr>
            <w:tab/>
          </w:r>
          <w:r w:rsidR="006E5E5A" w:rsidRPr="00A41471">
            <w:rPr>
              <w:rStyle w:val="Hyperlink"/>
              <w:noProof/>
              <w:lang w:val="en-US"/>
            </w:rPr>
            <w:t>Background des</w:t>
          </w:r>
          <w:r w:rsidR="006E5E5A" w:rsidRPr="00A41471">
            <w:rPr>
              <w:rStyle w:val="Hyperlink"/>
              <w:noProof/>
              <w:lang w:val="en-US"/>
            </w:rPr>
            <w:t>c</w:t>
          </w:r>
          <w:r w:rsidR="006E5E5A" w:rsidRPr="00A41471">
            <w:rPr>
              <w:rStyle w:val="Hyperlink"/>
              <w:noProof/>
              <w:lang w:val="en-US"/>
            </w:rPr>
            <w:t>r</w:t>
          </w:r>
          <w:r w:rsidR="006E5E5A" w:rsidRPr="00A41471">
            <w:rPr>
              <w:rStyle w:val="Hyperlink"/>
              <w:noProof/>
              <w:lang w:val="en-US"/>
            </w:rPr>
            <w:t>iption</w:t>
          </w:r>
          <w:r w:rsidR="006E5E5A" w:rsidRPr="00A41471">
            <w:rPr>
              <w:rStyle w:val="Hyperlink"/>
              <w:noProof/>
              <w:webHidden/>
            </w:rPr>
            <w:tab/>
          </w:r>
          <w:r w:rsidR="00955BBB" w:rsidRPr="00A41471">
            <w:rPr>
              <w:rStyle w:val="Hyperlink"/>
              <w:noProof/>
            </w:rPr>
            <w:t>4</w:t>
          </w:r>
        </w:p>
        <w:p w:rsidR="006E5E5A" w:rsidRPr="00FA609E" w:rsidRDefault="00A41471" w:rsidP="00FA609E">
          <w:pPr>
            <w:pStyle w:val="TOC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yperlink"/>
                <w:noProof/>
                <w:lang w:val="en-US"/>
              </w:rPr>
              <w:t>2</w:t>
            </w:r>
            <w:r w:rsidR="006E5E5A" w:rsidRPr="00FA609E">
              <w:rPr>
                <w:rFonts w:eastAsiaTheme="minorEastAsia"/>
                <w:noProof/>
                <w:szCs w:val="22"/>
                <w:lang w:val="da-DK" w:eastAsia="da-DK"/>
              </w:rPr>
              <w:tab/>
            </w:r>
            <w:r w:rsidR="006E5E5A" w:rsidRPr="00FA609E">
              <w:rPr>
                <w:rStyle w:val="Hyperlink"/>
                <w:noProof/>
                <w:lang w:val="en-US"/>
              </w:rPr>
              <w:t>Definition of purpose</w:t>
            </w:r>
            <w:r w:rsidR="006E5E5A" w:rsidRPr="00FA609E">
              <w:rPr>
                <w:noProof/>
                <w:webHidden/>
              </w:rPr>
              <w:tab/>
            </w:r>
            <w:r w:rsidR="00955BBB">
              <w:rPr>
                <w:noProof/>
                <w:webHidden/>
              </w:rPr>
              <w:t>6</w:t>
            </w:r>
          </w:hyperlink>
        </w:p>
        <w:p w:rsidR="006E5E5A" w:rsidRPr="00FA609E" w:rsidRDefault="001265D2" w:rsidP="00FA609E">
          <w:pPr>
            <w:pStyle w:val="TOC1"/>
            <w:tabs>
              <w:tab w:val="left" w:pos="440"/>
              <w:tab w:val="right" w:leader="dot" w:pos="8494"/>
            </w:tabs>
            <w:jc w:val="both"/>
            <w:rPr>
              <w:rFonts w:eastAsiaTheme="minorEastAsia"/>
              <w:noProof/>
              <w:szCs w:val="22"/>
              <w:lang w:val="da-DK" w:eastAsia="da-DK"/>
            </w:rPr>
          </w:pPr>
          <w:hyperlink w:anchor="_Toc491420682" w:history="1">
            <w:r w:rsidR="00955BBB">
              <w:rPr>
                <w:rStyle w:val="Hyperlink"/>
                <w:noProof/>
                <w:lang w:val="en-US"/>
              </w:rPr>
              <w:t>3</w:t>
            </w:r>
            <w:r w:rsidR="006E5E5A" w:rsidRPr="00FA609E">
              <w:rPr>
                <w:rFonts w:eastAsiaTheme="minorEastAsia"/>
                <w:noProof/>
                <w:szCs w:val="22"/>
                <w:lang w:val="da-DK" w:eastAsia="da-DK"/>
              </w:rPr>
              <w:tab/>
            </w:r>
            <w:r w:rsidR="006E5E5A" w:rsidRPr="00FA609E">
              <w:rPr>
                <w:rStyle w:val="Hyperlink"/>
                <w:noProof/>
                <w:lang w:val="en-US"/>
              </w:rPr>
              <w:t>Problem Statemen</w:t>
            </w:r>
            <w:r w:rsidR="006E5E5A" w:rsidRPr="00FA609E">
              <w:rPr>
                <w:rStyle w:val="Hyperlink"/>
                <w:noProof/>
                <w:lang w:val="en-US"/>
              </w:rPr>
              <w:t>t</w:t>
            </w:r>
            <w:r w:rsidR="006E5E5A" w:rsidRPr="00FA609E">
              <w:rPr>
                <w:noProof/>
                <w:webHidden/>
              </w:rPr>
              <w:tab/>
            </w:r>
            <w:r w:rsidR="00955BBB">
              <w:rPr>
                <w:noProof/>
                <w:webHidden/>
              </w:rPr>
              <w:t>7</w:t>
            </w:r>
          </w:hyperlink>
        </w:p>
        <w:p w:rsidR="006E5E5A" w:rsidRPr="00FA609E" w:rsidRDefault="001265D2" w:rsidP="00FA609E">
          <w:pPr>
            <w:pStyle w:val="TOC1"/>
            <w:tabs>
              <w:tab w:val="left" w:pos="440"/>
              <w:tab w:val="right" w:leader="dot" w:pos="8494"/>
            </w:tabs>
            <w:jc w:val="both"/>
            <w:rPr>
              <w:rFonts w:eastAsiaTheme="minorEastAsia"/>
              <w:noProof/>
              <w:szCs w:val="22"/>
              <w:lang w:val="da-DK" w:eastAsia="da-DK"/>
            </w:rPr>
          </w:pPr>
          <w:hyperlink w:anchor="_Toc491420683" w:history="1">
            <w:r w:rsidR="00955BBB">
              <w:rPr>
                <w:rStyle w:val="Hyperlink"/>
                <w:noProof/>
                <w:lang w:val="en-US"/>
              </w:rPr>
              <w:t>4</w:t>
            </w:r>
            <w:r w:rsidR="006E5E5A" w:rsidRPr="00FA609E">
              <w:rPr>
                <w:rFonts w:eastAsiaTheme="minorEastAsia"/>
                <w:noProof/>
                <w:szCs w:val="22"/>
                <w:lang w:val="da-DK" w:eastAsia="da-DK"/>
              </w:rPr>
              <w:tab/>
            </w:r>
            <w:r w:rsidR="006E5E5A" w:rsidRPr="00FA609E">
              <w:rPr>
                <w:rStyle w:val="Hyperlink"/>
                <w:noProof/>
                <w:lang w:val="en-US"/>
              </w:rPr>
              <w:t>Delimita</w:t>
            </w:r>
            <w:r w:rsidR="006E5E5A" w:rsidRPr="00FA609E">
              <w:rPr>
                <w:rStyle w:val="Hyperlink"/>
                <w:noProof/>
                <w:lang w:val="en-US"/>
              </w:rPr>
              <w:t>t</w:t>
            </w:r>
            <w:r w:rsidR="006E5E5A" w:rsidRPr="00FA609E">
              <w:rPr>
                <w:rStyle w:val="Hyperlink"/>
                <w:noProof/>
                <w:lang w:val="en-US"/>
              </w:rPr>
              <w:t>ion</w:t>
            </w:r>
            <w:r w:rsidR="006E5E5A" w:rsidRPr="00FA609E">
              <w:rPr>
                <w:noProof/>
                <w:webHidden/>
              </w:rPr>
              <w:tab/>
            </w:r>
            <w:r w:rsidR="00955BBB">
              <w:rPr>
                <w:noProof/>
                <w:webHidden/>
              </w:rPr>
              <w:t>8</w:t>
            </w:r>
          </w:hyperlink>
        </w:p>
        <w:p w:rsidR="006E5E5A" w:rsidRPr="00FA609E" w:rsidRDefault="001265D2" w:rsidP="00FA609E">
          <w:pPr>
            <w:pStyle w:val="TOC1"/>
            <w:tabs>
              <w:tab w:val="left" w:pos="440"/>
              <w:tab w:val="right" w:leader="dot" w:pos="8494"/>
            </w:tabs>
            <w:jc w:val="both"/>
            <w:rPr>
              <w:rFonts w:eastAsiaTheme="minorEastAsia"/>
              <w:noProof/>
              <w:szCs w:val="22"/>
              <w:lang w:val="da-DK" w:eastAsia="da-DK"/>
            </w:rPr>
          </w:pPr>
          <w:hyperlink w:anchor="_Toc491420684" w:history="1">
            <w:r w:rsidR="00955BBB">
              <w:rPr>
                <w:rStyle w:val="Hyperlink"/>
                <w:noProof/>
                <w:lang w:val="en-US"/>
              </w:rPr>
              <w:t>5</w:t>
            </w:r>
            <w:r w:rsidR="006E5E5A" w:rsidRPr="00FA609E">
              <w:rPr>
                <w:rFonts w:eastAsiaTheme="minorEastAsia"/>
                <w:noProof/>
                <w:szCs w:val="22"/>
                <w:lang w:val="da-DK" w:eastAsia="da-DK"/>
              </w:rPr>
              <w:tab/>
            </w:r>
            <w:r w:rsidR="006E5E5A" w:rsidRPr="00FA609E">
              <w:rPr>
                <w:rStyle w:val="Hyperlink"/>
                <w:noProof/>
                <w:lang w:val="en-US"/>
              </w:rPr>
              <w:t>Choice of models and</w:t>
            </w:r>
            <w:r w:rsidR="006E5E5A" w:rsidRPr="00FA609E">
              <w:rPr>
                <w:rStyle w:val="Hyperlink"/>
                <w:noProof/>
                <w:lang w:val="en-US"/>
              </w:rPr>
              <w:t xml:space="preserve"> </w:t>
            </w:r>
            <w:r w:rsidR="006E5E5A" w:rsidRPr="00FA609E">
              <w:rPr>
                <w:rStyle w:val="Hyperlink"/>
                <w:noProof/>
                <w:lang w:val="en-US"/>
              </w:rPr>
              <w:t>met</w:t>
            </w:r>
            <w:r w:rsidR="006E5E5A" w:rsidRPr="00FA609E">
              <w:rPr>
                <w:rStyle w:val="Hyperlink"/>
                <w:noProof/>
                <w:lang w:val="en-US"/>
              </w:rPr>
              <w:t>h</w:t>
            </w:r>
            <w:r w:rsidR="006E5E5A" w:rsidRPr="00FA609E">
              <w:rPr>
                <w:rStyle w:val="Hyperlink"/>
                <w:noProof/>
                <w:lang w:val="en-US"/>
              </w:rPr>
              <w:t>ods</w:t>
            </w:r>
            <w:r w:rsidR="006E5E5A" w:rsidRPr="00FA609E">
              <w:rPr>
                <w:noProof/>
                <w:webHidden/>
              </w:rPr>
              <w:tab/>
            </w:r>
            <w:r w:rsidR="00955BBB">
              <w:rPr>
                <w:noProof/>
                <w:webHidden/>
              </w:rPr>
              <w:t>9</w:t>
            </w:r>
          </w:hyperlink>
        </w:p>
        <w:p w:rsidR="006E5E5A" w:rsidRPr="00FA609E" w:rsidRDefault="001265D2" w:rsidP="00FA609E">
          <w:pPr>
            <w:pStyle w:val="TOC1"/>
            <w:tabs>
              <w:tab w:val="left" w:pos="440"/>
              <w:tab w:val="right" w:leader="dot" w:pos="8494"/>
            </w:tabs>
            <w:jc w:val="both"/>
            <w:rPr>
              <w:rFonts w:eastAsiaTheme="minorEastAsia"/>
              <w:noProof/>
              <w:szCs w:val="22"/>
              <w:lang w:val="da-DK" w:eastAsia="da-DK"/>
            </w:rPr>
          </w:pPr>
          <w:hyperlink w:anchor="_Toc491420685" w:history="1">
            <w:r w:rsidR="00955BBB">
              <w:rPr>
                <w:rStyle w:val="Hyperlink"/>
                <w:noProof/>
                <w:lang w:val="en-US"/>
              </w:rPr>
              <w:t>6</w:t>
            </w:r>
            <w:r w:rsidR="006E5E5A" w:rsidRPr="00FA609E">
              <w:rPr>
                <w:rFonts w:eastAsiaTheme="minorEastAsia"/>
                <w:noProof/>
                <w:szCs w:val="22"/>
                <w:lang w:val="da-DK" w:eastAsia="da-DK"/>
              </w:rPr>
              <w:tab/>
            </w:r>
            <w:r w:rsidR="006E5E5A" w:rsidRPr="00FA609E">
              <w:rPr>
                <w:rStyle w:val="Hyperlink"/>
                <w:noProof/>
                <w:lang w:val="en-US"/>
              </w:rPr>
              <w:t>Time sc</w:t>
            </w:r>
            <w:r w:rsidR="006E5E5A" w:rsidRPr="00FA609E">
              <w:rPr>
                <w:rStyle w:val="Hyperlink"/>
                <w:noProof/>
                <w:lang w:val="en-US"/>
              </w:rPr>
              <w:t>h</w:t>
            </w:r>
            <w:r w:rsidR="006E5E5A" w:rsidRPr="00FA609E">
              <w:rPr>
                <w:rStyle w:val="Hyperlink"/>
                <w:noProof/>
                <w:lang w:val="en-US"/>
              </w:rPr>
              <w:t>edule</w:t>
            </w:r>
            <w:r w:rsidR="006E5E5A" w:rsidRPr="00FA609E">
              <w:rPr>
                <w:noProof/>
                <w:webHidden/>
              </w:rPr>
              <w:tab/>
            </w:r>
            <w:r w:rsidR="00955BBB">
              <w:rPr>
                <w:noProof/>
                <w:webHidden/>
              </w:rPr>
              <w:t>10</w:t>
            </w:r>
          </w:hyperlink>
        </w:p>
        <w:p w:rsidR="006E5E5A" w:rsidRPr="00FA609E" w:rsidRDefault="001265D2" w:rsidP="00FA609E">
          <w:pPr>
            <w:pStyle w:val="TOC1"/>
            <w:tabs>
              <w:tab w:val="left" w:pos="440"/>
              <w:tab w:val="right" w:leader="dot" w:pos="8494"/>
            </w:tabs>
            <w:jc w:val="both"/>
            <w:rPr>
              <w:rFonts w:eastAsiaTheme="minorEastAsia"/>
              <w:noProof/>
              <w:szCs w:val="22"/>
              <w:lang w:val="da-DK" w:eastAsia="da-DK"/>
            </w:rPr>
          </w:pPr>
          <w:hyperlink w:anchor="_Toc491420686" w:history="1">
            <w:r w:rsidR="00955BBB">
              <w:rPr>
                <w:rStyle w:val="Hyperlink"/>
                <w:noProof/>
                <w:lang w:val="en-US"/>
              </w:rPr>
              <w:t>7</w:t>
            </w:r>
            <w:r w:rsidR="006E5E5A" w:rsidRPr="00FA609E">
              <w:rPr>
                <w:rFonts w:eastAsiaTheme="minorEastAsia"/>
                <w:noProof/>
                <w:szCs w:val="22"/>
                <w:lang w:val="da-DK" w:eastAsia="da-DK"/>
              </w:rPr>
              <w:tab/>
            </w:r>
            <w:r w:rsidR="006E5E5A" w:rsidRPr="00FA609E">
              <w:rPr>
                <w:rStyle w:val="Hyperlink"/>
                <w:noProof/>
                <w:lang w:val="en-US"/>
              </w:rPr>
              <w:t xml:space="preserve">Risk </w:t>
            </w:r>
            <w:r w:rsidR="006E5E5A" w:rsidRPr="00FA609E">
              <w:rPr>
                <w:rStyle w:val="Hyperlink"/>
                <w:noProof/>
                <w:lang w:val="en-US"/>
              </w:rPr>
              <w:t>a</w:t>
            </w:r>
            <w:r w:rsidR="006E5E5A" w:rsidRPr="00FA609E">
              <w:rPr>
                <w:rStyle w:val="Hyperlink"/>
                <w:noProof/>
                <w:lang w:val="en-US"/>
              </w:rPr>
              <w:t>ss</w:t>
            </w:r>
            <w:r w:rsidR="006E5E5A" w:rsidRPr="00FA609E">
              <w:rPr>
                <w:rStyle w:val="Hyperlink"/>
                <w:noProof/>
                <w:lang w:val="en-US"/>
              </w:rPr>
              <w:t>e</w:t>
            </w:r>
            <w:r w:rsidR="006E5E5A" w:rsidRPr="00FA609E">
              <w:rPr>
                <w:rStyle w:val="Hyperlink"/>
                <w:noProof/>
                <w:lang w:val="en-US"/>
              </w:rPr>
              <w:t>ssment</w:t>
            </w:r>
            <w:r w:rsidR="006E5E5A" w:rsidRPr="00FA609E">
              <w:rPr>
                <w:noProof/>
                <w:webHidden/>
              </w:rPr>
              <w:tab/>
            </w:r>
            <w:r w:rsidR="00955BBB">
              <w:rPr>
                <w:noProof/>
                <w:webHidden/>
              </w:rPr>
              <w:t>11</w:t>
            </w:r>
          </w:hyperlink>
        </w:p>
        <w:p w:rsidR="006E5E5A" w:rsidRPr="00FA609E" w:rsidRDefault="001265D2" w:rsidP="00FA609E">
          <w:pPr>
            <w:pStyle w:val="TOC1"/>
            <w:tabs>
              <w:tab w:val="left" w:pos="440"/>
              <w:tab w:val="right" w:leader="dot" w:pos="8494"/>
            </w:tabs>
            <w:jc w:val="both"/>
            <w:rPr>
              <w:rFonts w:eastAsiaTheme="minorEastAsia"/>
              <w:noProof/>
              <w:szCs w:val="22"/>
              <w:lang w:val="da-DK" w:eastAsia="da-DK"/>
            </w:rPr>
          </w:pPr>
          <w:hyperlink w:anchor="_Toc491420687" w:history="1">
            <w:r w:rsidR="00955BBB">
              <w:rPr>
                <w:rStyle w:val="Hyperlink"/>
                <w:noProof/>
                <w:lang w:val="en-US"/>
              </w:rPr>
              <w:t>8</w:t>
            </w:r>
            <w:r w:rsidR="006E5E5A" w:rsidRPr="00FA609E">
              <w:rPr>
                <w:rFonts w:eastAsiaTheme="minorEastAsia"/>
                <w:noProof/>
                <w:szCs w:val="22"/>
                <w:lang w:val="da-DK" w:eastAsia="da-DK"/>
              </w:rPr>
              <w:tab/>
            </w:r>
            <w:r w:rsidR="006E5E5A" w:rsidRPr="00FA609E">
              <w:rPr>
                <w:rStyle w:val="Hyperlink"/>
                <w:noProof/>
                <w:lang w:val="en-US"/>
              </w:rPr>
              <w:t>Sources of I</w:t>
            </w:r>
            <w:r w:rsidR="006E5E5A" w:rsidRPr="00FA609E">
              <w:rPr>
                <w:rStyle w:val="Hyperlink"/>
                <w:noProof/>
                <w:lang w:val="en-US"/>
              </w:rPr>
              <w:t>n</w:t>
            </w:r>
            <w:r w:rsidR="006E5E5A" w:rsidRPr="00FA609E">
              <w:rPr>
                <w:rStyle w:val="Hyperlink"/>
                <w:noProof/>
                <w:lang w:val="en-US"/>
              </w:rPr>
              <w:t>formation</w:t>
            </w:r>
            <w:r w:rsidR="006E5E5A" w:rsidRPr="00FA609E">
              <w:rPr>
                <w:noProof/>
                <w:webHidden/>
              </w:rPr>
              <w:tab/>
            </w:r>
            <w:r w:rsidR="00955BBB">
              <w:rPr>
                <w:noProof/>
                <w:webHidden/>
              </w:rPr>
              <w:t>12</w:t>
            </w:r>
          </w:hyperlink>
        </w:p>
        <w:p w:rsidR="00E771AB" w:rsidRPr="00FF59ED" w:rsidRDefault="00ED3CDE" w:rsidP="00FF59ED">
          <w:pPr>
            <w:jc w:val="both"/>
          </w:pPr>
          <w:r w:rsidRPr="00FA609E">
            <w:rPr>
              <w:b/>
              <w:bCs/>
            </w:rPr>
            <w:fldChar w:fldCharType="end"/>
          </w:r>
        </w:p>
      </w:sdtContent>
    </w:sdt>
    <w:p w:rsidR="00ED3CDE" w:rsidRPr="00A41471" w:rsidRDefault="00A41471" w:rsidP="00FA609E">
      <w:pPr>
        <w:spacing w:after="160" w:line="240" w:lineRule="auto"/>
        <w:jc w:val="both"/>
        <w:rPr>
          <w:szCs w:val="22"/>
          <w:lang w:val="en-US"/>
        </w:rPr>
      </w:pPr>
      <w:hyperlink w:anchor="_Appendices" w:history="1">
        <w:r w:rsidR="00ED3CDE" w:rsidRPr="00A41471">
          <w:rPr>
            <w:rStyle w:val="Hyperlink"/>
            <w:color w:val="auto"/>
            <w:szCs w:val="22"/>
            <w:u w:val="none"/>
            <w:lang w:val="en-US"/>
          </w:rPr>
          <w:t>Appendices</w:t>
        </w:r>
      </w:hyperlink>
    </w:p>
    <w:p w:rsidR="00ED3CDE" w:rsidRPr="00FA609E" w:rsidRDefault="00ED3CDE" w:rsidP="00FA609E">
      <w:pPr>
        <w:spacing w:after="160" w:line="240" w:lineRule="auto"/>
        <w:jc w:val="both"/>
        <w:rPr>
          <w:b/>
          <w:sz w:val="32"/>
          <w:szCs w:val="32"/>
          <w:lang w:val="en-US"/>
        </w:rPr>
      </w:pPr>
      <w:bookmarkStart w:id="1" w:name="_GoBack"/>
      <w:bookmarkEnd w:id="1"/>
    </w:p>
    <w:p w:rsidR="00ED3CDE" w:rsidRPr="00FA609E" w:rsidRDefault="00ED3CDE" w:rsidP="00FA609E">
      <w:pPr>
        <w:spacing w:after="160" w:line="259" w:lineRule="auto"/>
        <w:jc w:val="both"/>
        <w:rPr>
          <w:rFonts w:eastAsiaTheme="majorEastAsia"/>
          <w:b/>
          <w:bCs/>
          <w:sz w:val="28"/>
          <w:szCs w:val="28"/>
          <w:lang w:val="en-US"/>
        </w:rPr>
      </w:pPr>
    </w:p>
    <w:p w:rsidR="00A41471" w:rsidRDefault="00A41471">
      <w:pPr>
        <w:spacing w:after="160" w:line="259" w:lineRule="auto"/>
        <w:rPr>
          <w:lang w:val="en-US"/>
        </w:rPr>
      </w:pPr>
      <w:bookmarkStart w:id="2" w:name="_Toc491420680"/>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A41471" w:rsidRDefault="00A41471">
      <w:pPr>
        <w:spacing w:after="160" w:line="259" w:lineRule="auto"/>
        <w:rPr>
          <w:lang w:val="en-US"/>
        </w:rPr>
      </w:pPr>
    </w:p>
    <w:p w:rsidR="00955BBB" w:rsidRDefault="00955BBB">
      <w:pPr>
        <w:spacing w:after="160" w:line="259" w:lineRule="auto"/>
        <w:rPr>
          <w:rFonts w:eastAsiaTheme="majorEastAsia"/>
          <w:b/>
          <w:bCs/>
          <w:sz w:val="28"/>
          <w:szCs w:val="28"/>
          <w:lang w:val="en-US"/>
        </w:rPr>
      </w:pPr>
      <w:r>
        <w:rPr>
          <w:lang w:val="en-US"/>
        </w:rPr>
        <w:br w:type="page"/>
      </w:r>
    </w:p>
    <w:p w:rsidR="00ED3CDE" w:rsidRDefault="00ED3CDE" w:rsidP="00FA609E">
      <w:pPr>
        <w:pStyle w:val="Heading1"/>
        <w:jc w:val="both"/>
        <w:rPr>
          <w:lang w:val="en-US"/>
        </w:rPr>
      </w:pPr>
      <w:bookmarkStart w:id="3" w:name="_Background_description"/>
      <w:bookmarkEnd w:id="3"/>
      <w:r w:rsidRPr="00FA609E">
        <w:rPr>
          <w:lang w:val="en-US"/>
        </w:rPr>
        <w:lastRenderedPageBreak/>
        <w:t>Background description</w:t>
      </w:r>
      <w:bookmarkEnd w:id="2"/>
    </w:p>
    <w:p w:rsidR="00C71A1D" w:rsidRPr="00C71A1D" w:rsidRDefault="00C71A1D" w:rsidP="00C71A1D">
      <w:pPr>
        <w:rPr>
          <w:lang w:val="en-US"/>
        </w:rPr>
      </w:pPr>
    </w:p>
    <w:p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 xml:space="preserve">merican </w:t>
      </w:r>
      <w:proofErr w:type="gramStart"/>
      <w:r w:rsidR="000A500B">
        <w:rPr>
          <w:szCs w:val="22"/>
          <w:lang w:val="en-US"/>
        </w:rPr>
        <w:t>engineer</w:t>
      </w:r>
      <w:r w:rsidR="000938EA">
        <w:rPr>
          <w:szCs w:val="22"/>
          <w:lang w:val="en-US"/>
        </w:rPr>
        <w:t>s</w:t>
      </w:r>
      <w:proofErr w:type="gramEnd"/>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w:t>
      </w:r>
      <w:proofErr w:type="gramStart"/>
      <w:r w:rsidR="001333AE">
        <w:rPr>
          <w:szCs w:val="22"/>
          <w:lang w:val="en-US"/>
        </w:rPr>
        <w:t>2015</w:t>
      </w:r>
      <w:r w:rsidR="00CC3733">
        <w:rPr>
          <w:szCs w:val="22"/>
          <w:lang w:val="en-US"/>
        </w:rPr>
        <w:t>.(</w:t>
      </w:r>
      <w:proofErr w:type="gramEnd"/>
      <w:r w:rsidR="00CC3733" w:rsidRPr="00CC3733">
        <w:rPr>
          <w:color w:val="FF0000"/>
          <w:szCs w:val="22"/>
          <w:lang w:val="en-US"/>
        </w:rPr>
        <w:t>--ref4</w:t>
      </w:r>
      <w:r w:rsidR="00CC3733">
        <w:rPr>
          <w:szCs w:val="22"/>
          <w:lang w:val="en-US"/>
        </w:rPr>
        <w:t>)</w:t>
      </w:r>
    </w:p>
    <w:p w:rsidR="00ED3CDE" w:rsidRPr="004217B9" w:rsidRDefault="00FA609E" w:rsidP="004217B9">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A905EA">
        <w:rPr>
          <w:szCs w:val="22"/>
          <w:lang w:val="en-US"/>
        </w:rPr>
        <w:t>thing that</w:t>
      </w:r>
      <w:r w:rsidR="001907F2">
        <w:rPr>
          <w:szCs w:val="22"/>
          <w:lang w:val="en-US"/>
        </w:rPr>
        <w:t xml:space="preserve"> brought the request to the team for a new management system. While operating internal flights, the company</w:t>
      </w:r>
      <w:r w:rsidR="00A905EA">
        <w:rPr>
          <w:szCs w:val="22"/>
          <w:lang w:val="en-US"/>
        </w:rPr>
        <w:t>’s data was being stored in files. Once the amount of data started to increase</w:t>
      </w:r>
      <w:r w:rsidR="00241311">
        <w:rPr>
          <w:szCs w:val="22"/>
          <w:lang w:val="en-US"/>
        </w:rPr>
        <w:t xml:space="preserve"> in size</w:t>
      </w:r>
      <w:r w:rsidR="00A905EA">
        <w:rPr>
          <w:szCs w:val="22"/>
          <w:lang w:val="en-US"/>
        </w:rPr>
        <w:t>,</w:t>
      </w:r>
      <w:r w:rsidR="00241311">
        <w:rPr>
          <w:szCs w:val="22"/>
          <w:lang w:val="en-US"/>
        </w:rPr>
        <w:t xml:space="preserve"> the operations became </w:t>
      </w:r>
      <w:r w:rsidR="00FD7723">
        <w:rPr>
          <w:szCs w:val="22"/>
          <w:lang w:val="en-US"/>
        </w:rPr>
        <w:t>more</w:t>
      </w:r>
      <w:r w:rsidR="00241311">
        <w:rPr>
          <w:szCs w:val="22"/>
          <w:lang w:val="en-US"/>
        </w:rPr>
        <w:t xml:space="preserve"> complicated </w:t>
      </w:r>
      <w:r w:rsidR="00FD7723">
        <w:rPr>
          <w:szCs w:val="22"/>
          <w:lang w:val="en-US"/>
        </w:rPr>
        <w:t>to be handled.</w:t>
      </w:r>
      <w:r w:rsidR="00623BF6">
        <w:rPr>
          <w:szCs w:val="22"/>
          <w:lang w:val="en-US"/>
        </w:rPr>
        <w:t xml:space="preserve"> Another </w:t>
      </w:r>
      <w:r w:rsidR="00623BF6">
        <w:rPr>
          <w:szCs w:val="22"/>
          <w:lang w:val="en-US"/>
        </w:rPr>
        <w:lastRenderedPageBreak/>
        <w:t>reason which led to the wish of a change in the management system is the fact that</w:t>
      </w:r>
      <w:r w:rsidR="00306838">
        <w:rPr>
          <w:szCs w:val="22"/>
          <w:lang w:val="en-US"/>
        </w:rPr>
        <w:t xml:space="preserve"> until now, </w:t>
      </w:r>
      <w:r w:rsidR="00306838" w:rsidRPr="00640423">
        <w:rPr>
          <w:szCs w:val="22"/>
          <w:lang w:val="en-US"/>
        </w:rPr>
        <w:t xml:space="preserve">the only way </w:t>
      </w:r>
      <w:r w:rsidR="00306838">
        <w:rPr>
          <w:szCs w:val="22"/>
          <w:lang w:val="en-US"/>
        </w:rPr>
        <w:t>for</w:t>
      </w:r>
      <w:r w:rsidR="00306838" w:rsidRPr="00640423">
        <w:rPr>
          <w:szCs w:val="22"/>
          <w:lang w:val="en-US"/>
        </w:rPr>
        <w:t xml:space="preserve"> book</w:t>
      </w:r>
      <w:r w:rsidR="00306838">
        <w:rPr>
          <w:szCs w:val="22"/>
          <w:lang w:val="en-US"/>
        </w:rPr>
        <w:t>ing</w:t>
      </w:r>
      <w:r w:rsidR="00306838" w:rsidRPr="00640423">
        <w:rPr>
          <w:szCs w:val="22"/>
          <w:lang w:val="en-US"/>
        </w:rPr>
        <w:t xml:space="preserve"> a ticket for a specific flight </w:t>
      </w:r>
      <w:r w:rsidR="00306838">
        <w:rPr>
          <w:szCs w:val="22"/>
          <w:lang w:val="en-US"/>
        </w:rPr>
        <w:t xml:space="preserve">was </w:t>
      </w:r>
      <w:r w:rsidR="00306838" w:rsidRPr="00640423">
        <w:rPr>
          <w:szCs w:val="22"/>
          <w:lang w:val="en-US"/>
        </w:rPr>
        <w:t>call</w:t>
      </w:r>
      <w:r w:rsidR="00306838">
        <w:rPr>
          <w:szCs w:val="22"/>
          <w:lang w:val="en-US"/>
        </w:rPr>
        <w:t>ing</w:t>
      </w:r>
      <w:r w:rsidR="00306838" w:rsidRPr="00640423">
        <w:rPr>
          <w:szCs w:val="22"/>
          <w:lang w:val="en-US"/>
        </w:rPr>
        <w:t xml:space="preserve"> the company</w:t>
      </w:r>
      <w:r w:rsidR="00306838" w:rsidRPr="00640423">
        <w:rPr>
          <w:color w:val="FF0000"/>
          <w:szCs w:val="22"/>
          <w:lang w:val="en-US"/>
        </w:rPr>
        <w:t xml:space="preserve"> </w:t>
      </w:r>
      <w:r w:rsidR="00306838" w:rsidRPr="00623BF6">
        <w:rPr>
          <w:color w:val="000000" w:themeColor="text1"/>
          <w:szCs w:val="22"/>
          <w:lang w:val="en-US"/>
        </w:rPr>
        <w:t xml:space="preserve">and </w:t>
      </w:r>
      <w:r w:rsidR="00306838" w:rsidRPr="00640423">
        <w:rPr>
          <w:szCs w:val="22"/>
          <w:lang w:val="en-US"/>
        </w:rPr>
        <w:t>receiv</w:t>
      </w:r>
      <w:r w:rsidR="00306838">
        <w:rPr>
          <w:szCs w:val="22"/>
          <w:lang w:val="en-US"/>
        </w:rPr>
        <w:t>ing it afterwards</w:t>
      </w:r>
      <w:r w:rsidR="00306838" w:rsidRPr="00640423">
        <w:rPr>
          <w:szCs w:val="22"/>
          <w:lang w:val="en-US"/>
        </w:rPr>
        <w:t xml:space="preserve"> via email.</w:t>
      </w:r>
      <w:r w:rsidR="00306838">
        <w:rPr>
          <w:szCs w:val="22"/>
          <w:lang w:val="en-US"/>
        </w:rPr>
        <w:t xml:space="preserve"> Additionally, </w:t>
      </w:r>
      <w:r w:rsidR="00623BF6">
        <w:rPr>
          <w:szCs w:val="22"/>
          <w:lang w:val="en-US"/>
        </w:rPr>
        <w:t xml:space="preserve">the </w:t>
      </w:r>
      <w:r w:rsidRPr="00640423">
        <w:rPr>
          <w:szCs w:val="22"/>
          <w:lang w:val="en-US"/>
        </w:rPr>
        <w:t xml:space="preserve">company is not </w:t>
      </w:r>
      <w:r w:rsidR="00623BF6">
        <w:rPr>
          <w:szCs w:val="22"/>
          <w:lang w:val="en-US"/>
        </w:rPr>
        <w:t>very popular</w:t>
      </w:r>
      <w:r w:rsidRPr="00640423">
        <w:rPr>
          <w:szCs w:val="22"/>
          <w:lang w:val="en-US"/>
        </w:rPr>
        <w:t xml:space="preserve"> outside Denmark, </w:t>
      </w:r>
      <w:r w:rsidR="00623BF6">
        <w:rPr>
          <w:szCs w:val="22"/>
          <w:lang w:val="en-US"/>
        </w:rPr>
        <w:t>meaning that generally</w:t>
      </w:r>
      <w:r w:rsidRPr="00640423">
        <w:rPr>
          <w:szCs w:val="22"/>
          <w:lang w:val="en-US"/>
        </w:rPr>
        <w:t xml:space="preserve"> people do not have easy access to its services.</w:t>
      </w:r>
      <w:r w:rsidR="00623BF6">
        <w:rPr>
          <w:szCs w:val="22"/>
          <w:lang w:val="en-US"/>
        </w:rPr>
        <w:t xml:space="preserve"> </w:t>
      </w:r>
      <w:r w:rsidR="00ED3CDE" w:rsidRPr="00FA609E">
        <w:rPr>
          <w:lang w:val="en-US"/>
        </w:rPr>
        <w:br w:type="page"/>
      </w:r>
    </w:p>
    <w:p w:rsidR="00ED3CDE" w:rsidRPr="00FA609E" w:rsidRDefault="00ED3CDE" w:rsidP="00FA609E">
      <w:pPr>
        <w:pStyle w:val="Heading1"/>
        <w:jc w:val="both"/>
        <w:rPr>
          <w:lang w:val="en-US"/>
        </w:rPr>
      </w:pPr>
      <w:bookmarkStart w:id="4" w:name="_Toc491420681"/>
      <w:r w:rsidRPr="00FA609E">
        <w:rPr>
          <w:lang w:val="en-US"/>
        </w:rPr>
        <w:lastRenderedPageBreak/>
        <w:t>Definition of purpose</w:t>
      </w:r>
      <w:bookmarkEnd w:id="4"/>
    </w:p>
    <w:p w:rsidR="003921BA" w:rsidRDefault="003339B6" w:rsidP="003921BA">
      <w:pPr>
        <w:ind w:firstLine="567"/>
        <w:jc w:val="both"/>
        <w:rPr>
          <w:szCs w:val="22"/>
          <w:lang w:val="en-US"/>
        </w:rPr>
      </w:pPr>
      <w:r w:rsidRPr="003921BA">
        <w:rPr>
          <w:szCs w:val="22"/>
          <w:lang w:val="en-US"/>
        </w:rPr>
        <w:t xml:space="preserve">The project group decided to undertake this project </w:t>
      </w:r>
      <w:proofErr w:type="gramStart"/>
      <w:r w:rsidRPr="003921BA">
        <w:rPr>
          <w:szCs w:val="22"/>
          <w:lang w:val="en-US"/>
        </w:rPr>
        <w:t>in order to</w:t>
      </w:r>
      <w:proofErr w:type="gramEnd"/>
      <w:r w:rsidRPr="003921BA">
        <w:rPr>
          <w:szCs w:val="22"/>
          <w:lang w:val="en-US"/>
        </w:rPr>
        <w:t xml:space="preserve"> expedite the company and make sure that all the systems are efficient and assured as well as enhance its popularity.</w:t>
      </w:r>
      <w:r w:rsidR="003921BA">
        <w:rPr>
          <w:szCs w:val="22"/>
          <w:lang w:val="en-US"/>
        </w:rPr>
        <w:t xml:space="preserve"> //Michal</w:t>
      </w:r>
    </w:p>
    <w:p w:rsidR="003921BA" w:rsidRDefault="003921BA" w:rsidP="003921BA">
      <w:pPr>
        <w:ind w:firstLine="567"/>
        <w:jc w:val="both"/>
        <w:rPr>
          <w:szCs w:val="22"/>
          <w:lang w:val="en-US"/>
        </w:rPr>
      </w:pPr>
      <w:r w:rsidRPr="003921BA">
        <w:rPr>
          <w:szCs w:val="22"/>
          <w:lang w:val="en-US"/>
        </w:rPr>
        <w:t>The project group decided to</w:t>
      </w:r>
      <w:r>
        <w:rPr>
          <w:szCs w:val="22"/>
          <w:lang w:val="en-US"/>
        </w:rPr>
        <w:t xml:space="preserve"> create a management system </w:t>
      </w:r>
      <w:proofErr w:type="gramStart"/>
      <w:r>
        <w:rPr>
          <w:szCs w:val="22"/>
          <w:lang w:val="en-US"/>
        </w:rPr>
        <w:t>in order to</w:t>
      </w:r>
      <w:proofErr w:type="gramEnd"/>
      <w:r>
        <w:rPr>
          <w:szCs w:val="22"/>
          <w:lang w:val="en-US"/>
        </w:rPr>
        <w:t xml:space="preserve"> </w:t>
      </w:r>
      <w:r w:rsidR="004217B9">
        <w:rPr>
          <w:szCs w:val="22"/>
          <w:lang w:val="en-US"/>
        </w:rPr>
        <w:t>help the airline company manage their data efficiently and provide the clients with a convenient way of booking tickets. //Cristina</w:t>
      </w:r>
    </w:p>
    <w:p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rsidR="00ED3CDE" w:rsidRPr="00FA609E" w:rsidRDefault="00ED3CDE" w:rsidP="00FA609E">
      <w:pPr>
        <w:pStyle w:val="Heading1"/>
        <w:jc w:val="both"/>
        <w:rPr>
          <w:lang w:val="en-US"/>
        </w:rPr>
      </w:pPr>
      <w:bookmarkStart w:id="5" w:name="_Toc491420682"/>
      <w:r w:rsidRPr="00FA609E">
        <w:rPr>
          <w:lang w:val="en-US"/>
        </w:rPr>
        <w:lastRenderedPageBreak/>
        <w:t>Problem Statement</w:t>
      </w:r>
      <w:bookmarkEnd w:id="5"/>
    </w:p>
    <w:p w:rsidR="00ED3CDE" w:rsidRPr="00FA609E" w:rsidRDefault="00ED3CDE" w:rsidP="00FA609E">
      <w:pPr>
        <w:jc w:val="both"/>
        <w:rPr>
          <w:lang w:val="en-US"/>
        </w:rPr>
      </w:pPr>
    </w:p>
    <w:p w:rsidR="00987ED5" w:rsidRDefault="00987ED5" w:rsidP="00987ED5">
      <w:pPr>
        <w:ind w:firstLine="360"/>
        <w:jc w:val="both"/>
        <w:rPr>
          <w:lang w:val="en-US"/>
        </w:rPr>
      </w:pPr>
      <w:r w:rsidRPr="00EC4E27">
        <w:rPr>
          <w:lang w:val="en-US"/>
        </w:rPr>
        <w:t>The project focuses on the way the company can efficiently store and manage internal data, as well as meeting clients’ wish of booking tickets and retrieving information regarding flights. Questions to be answered:</w:t>
      </w:r>
    </w:p>
    <w:p w:rsidR="00987ED5" w:rsidRDefault="00987ED5" w:rsidP="00987ED5">
      <w:pPr>
        <w:pStyle w:val="ListParagraph"/>
        <w:numPr>
          <w:ilvl w:val="0"/>
          <w:numId w:val="40"/>
        </w:numPr>
        <w:jc w:val="both"/>
        <w:rPr>
          <w:lang w:val="en-US"/>
        </w:rPr>
      </w:pPr>
      <w:r>
        <w:rPr>
          <w:lang w:val="en-US"/>
        </w:rPr>
        <w:t>How can we ensure that the new system will be always up to date tool?</w:t>
      </w:r>
    </w:p>
    <w:p w:rsidR="00987ED5" w:rsidRDefault="00987ED5" w:rsidP="00987ED5">
      <w:pPr>
        <w:pStyle w:val="ListParagraph"/>
        <w:numPr>
          <w:ilvl w:val="0"/>
          <w:numId w:val="40"/>
        </w:numPr>
        <w:jc w:val="both"/>
        <w:rPr>
          <w:lang w:val="en-US"/>
        </w:rPr>
      </w:pPr>
      <w:r>
        <w:rPr>
          <w:lang w:val="en-US"/>
        </w:rPr>
        <w:t>What should we do to avoid losing data?</w:t>
      </w:r>
    </w:p>
    <w:p w:rsidR="00987ED5" w:rsidRDefault="00987ED5" w:rsidP="00987ED5">
      <w:pPr>
        <w:pStyle w:val="ListParagraph"/>
        <w:numPr>
          <w:ilvl w:val="0"/>
          <w:numId w:val="40"/>
        </w:numPr>
        <w:jc w:val="both"/>
        <w:rPr>
          <w:lang w:val="en-US"/>
        </w:rPr>
      </w:pPr>
      <w:r>
        <w:rPr>
          <w:lang w:val="en-US"/>
        </w:rPr>
        <w:t>How can we make the system scalable?</w:t>
      </w:r>
    </w:p>
    <w:p w:rsidR="00987ED5" w:rsidRDefault="00987ED5" w:rsidP="00987ED5">
      <w:pPr>
        <w:pStyle w:val="ListParagraph"/>
        <w:numPr>
          <w:ilvl w:val="0"/>
          <w:numId w:val="40"/>
        </w:numPr>
        <w:jc w:val="both"/>
        <w:rPr>
          <w:lang w:val="en-US"/>
        </w:rPr>
      </w:pPr>
      <w:r>
        <w:rPr>
          <w:lang w:val="en-US"/>
        </w:rPr>
        <w:t>What are we going to do with cancelled flights?</w:t>
      </w:r>
    </w:p>
    <w:p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rsidR="00ED3CDE" w:rsidRPr="00FA609E" w:rsidRDefault="00BE49F5" w:rsidP="00FA609E">
      <w:pPr>
        <w:pStyle w:val="Heading1"/>
        <w:jc w:val="both"/>
        <w:rPr>
          <w:lang w:val="en-US"/>
        </w:rPr>
      </w:pPr>
      <w:bookmarkStart w:id="6" w:name="_Toc491420683"/>
      <w:r w:rsidRPr="00FA609E">
        <w:rPr>
          <w:lang w:val="en-US"/>
        </w:rPr>
        <w:lastRenderedPageBreak/>
        <w:t>Delimit</w:t>
      </w:r>
      <w:r w:rsidR="00ED3CDE" w:rsidRPr="00FA609E">
        <w:rPr>
          <w:lang w:val="en-US"/>
        </w:rPr>
        <w:t>ation</w:t>
      </w:r>
      <w:bookmarkEnd w:id="6"/>
    </w:p>
    <w:p w:rsidR="00ED3CDE" w:rsidRPr="00FA609E" w:rsidRDefault="00ED3CDE" w:rsidP="00FA609E">
      <w:pPr>
        <w:jc w:val="both"/>
        <w:rPr>
          <w:lang w:val="en-US"/>
        </w:rPr>
      </w:pPr>
    </w:p>
    <w:p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rsidR="00ED3CDE" w:rsidRPr="00FA609E" w:rsidRDefault="00ED3CDE" w:rsidP="00FA609E">
      <w:pPr>
        <w:pStyle w:val="Heading1"/>
        <w:jc w:val="both"/>
        <w:rPr>
          <w:lang w:val="en-US"/>
        </w:rPr>
      </w:pPr>
      <w:bookmarkStart w:id="7" w:name="_Toc491420684"/>
      <w:r w:rsidRPr="00FA609E">
        <w:rPr>
          <w:lang w:val="en-US"/>
        </w:rPr>
        <w:lastRenderedPageBreak/>
        <w:t>Choice of models and methods</w:t>
      </w:r>
      <w:bookmarkEnd w:id="7"/>
    </w:p>
    <w:p w:rsidR="00987ED5" w:rsidRDefault="00987ED5" w:rsidP="00987ED5">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old, good prospering company with obsolete managing system. If they want to stay on the market they need to change it. </w:t>
      </w:r>
    </w:p>
    <w:p w:rsidR="00987ED5" w:rsidRDefault="00987ED5" w:rsidP="00987ED5">
      <w:pPr>
        <w:ind w:firstLine="567"/>
        <w:jc w:val="both"/>
        <w:rPr>
          <w:lang w:val="en-US"/>
        </w:rPr>
      </w:pPr>
      <w:r>
        <w:rPr>
          <w:lang w:val="en-US"/>
        </w:rPr>
        <w:t>The essential issue of Fly High company is that they are lacking client/server system which would be quick and easy-accessible way to present and sell the product. It is very important factor for every business as it increases the number of clients and the demand for offered services.</w:t>
      </w:r>
    </w:p>
    <w:p w:rsidR="00987ED5" w:rsidRDefault="00987ED5" w:rsidP="00987ED5">
      <w:pPr>
        <w:ind w:firstLine="567"/>
        <w:jc w:val="both"/>
        <w:rPr>
          <w:lang w:val="en-US"/>
        </w:rPr>
      </w:pPr>
      <w:r>
        <w:rPr>
          <w:lang w:val="en-US"/>
        </w:rPr>
        <w:t xml:space="preserve">The objective is to provide Fly High preset-day tool to help the company administer their data and manage their relationship with clients. The expected outcome is to build the “bridge” between the company and their customers which would allow both sides save their time, money and concerns. </w:t>
      </w:r>
    </w:p>
    <w:p w:rsidR="00987ED5" w:rsidRPr="00425B88" w:rsidRDefault="00987ED5" w:rsidP="00987ED5">
      <w:pPr>
        <w:ind w:firstLine="567"/>
        <w:jc w:val="both"/>
        <w:rPr>
          <w:lang w:val="en-US"/>
        </w:rPr>
      </w:pPr>
      <w:r>
        <w:rPr>
          <w:lang w:val="en-US"/>
        </w:rPr>
        <w:t xml:space="preserve">The project will be conducted by a team consist of 4 people. The team will use Scrum framework for managing work in timeboxed iterations which is modern and efficient way, used by software developers. It defines a flexible, holistic product development strategy where the team works as a unit to reach a common goal. In this case there is no leader in the team, every member is equally responsible for the workload and the workflow and </w:t>
      </w:r>
      <w:proofErr w:type="gramStart"/>
      <w:r>
        <w:rPr>
          <w:lang w:val="en-US"/>
        </w:rPr>
        <w:t>has to</w:t>
      </w:r>
      <w:proofErr w:type="gramEnd"/>
      <w:r>
        <w:rPr>
          <w:lang w:val="en-US"/>
        </w:rPr>
        <w:t xml:space="preserve"> spend approximately 280 hours in order to develop the system. The team must understand the problem and comprehend the field of work of the client first. Next, they will learn how to use tools they are going to need, and they will follow the pattern of Scrum framework developing the system within next 13 weeks.</w:t>
      </w:r>
    </w:p>
    <w:p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rsidR="00ED3CDE" w:rsidRPr="00FA609E" w:rsidRDefault="00ED3CDE" w:rsidP="00FA609E">
      <w:pPr>
        <w:pStyle w:val="Heading1"/>
        <w:jc w:val="both"/>
        <w:rPr>
          <w:lang w:val="en-US"/>
        </w:rPr>
      </w:pPr>
      <w:bookmarkStart w:id="8" w:name="_Toc491420685"/>
      <w:r w:rsidRPr="00FA609E">
        <w:rPr>
          <w:lang w:val="en-US"/>
        </w:rPr>
        <w:lastRenderedPageBreak/>
        <w:t>Time schedule</w:t>
      </w:r>
      <w:bookmarkEnd w:id="8"/>
    </w:p>
    <w:p w:rsidR="00ED3CDE" w:rsidRPr="00FA609E" w:rsidRDefault="00ED3CDE" w:rsidP="00FA609E">
      <w:pPr>
        <w:jc w:val="both"/>
        <w:rPr>
          <w:lang w:val="en-US"/>
        </w:rPr>
      </w:pPr>
    </w:p>
    <w:p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rsidR="00ED3CDE" w:rsidRPr="00FA609E" w:rsidRDefault="00ED3CDE" w:rsidP="00FA609E">
      <w:pPr>
        <w:pStyle w:val="Heading1"/>
        <w:jc w:val="both"/>
        <w:rPr>
          <w:lang w:val="en-US"/>
        </w:rPr>
      </w:pPr>
      <w:bookmarkStart w:id="9" w:name="_Toc491420686"/>
      <w:r w:rsidRPr="00FA609E">
        <w:rPr>
          <w:lang w:val="en-US"/>
        </w:rPr>
        <w:lastRenderedPageBreak/>
        <w:t>Risk assessment</w:t>
      </w:r>
      <w:bookmarkEnd w:id="9"/>
    </w:p>
    <w:p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rsidTr="004774EC">
        <w:trPr>
          <w:trHeight w:val="468"/>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rsidTr="004774EC">
        <w:trPr>
          <w:trHeight w:val="590"/>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rsidTr="004774EC">
        <w:trPr>
          <w:trHeight w:val="590"/>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rsidTr="004774EC">
        <w:trPr>
          <w:trHeight w:val="465"/>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rsidTr="004774EC">
        <w:trPr>
          <w:trHeight w:val="590"/>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 teacher</w:t>
            </w:r>
          </w:p>
        </w:tc>
      </w:tr>
      <w:tr w:rsidR="00D56395" w:rsidRPr="00D56395" w:rsidTr="004774EC">
        <w:trPr>
          <w:trHeight w:val="465"/>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6</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team leader</w:t>
            </w:r>
          </w:p>
        </w:tc>
      </w:tr>
      <w:tr w:rsidR="00D56395" w:rsidRPr="00D56395" w:rsidTr="004774EC">
        <w:trPr>
          <w:trHeight w:val="837"/>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7</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rsidTr="004774EC">
        <w:trPr>
          <w:trHeight w:val="715"/>
          <w:jc w:val="center"/>
        </w:trPr>
        <w:tc>
          <w:tcPr>
            <w:tcW w:w="810" w:type="dxa"/>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8</w:t>
            </w:r>
          </w:p>
        </w:tc>
        <w:tc>
          <w:tcPr>
            <w:tcW w:w="144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Risk 9</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 xml:space="preserve">Every team member </w:t>
            </w:r>
            <w:proofErr w:type="gramStart"/>
            <w:r w:rsidRPr="00D56395">
              <w:rPr>
                <w:rFonts w:eastAsia="Calibri"/>
                <w:b/>
                <w:bCs/>
                <w:color w:val="000000"/>
                <w:sz w:val="20"/>
                <w:lang w:val="en-US"/>
              </w:rPr>
              <w:t>has to</w:t>
            </w:r>
            <w:proofErr w:type="gramEnd"/>
            <w:r w:rsidRPr="00D56395">
              <w:rPr>
                <w:rFonts w:eastAsia="Calibri"/>
                <w:b/>
                <w:bCs/>
                <w:color w:val="000000"/>
                <w:sz w:val="20"/>
                <w:lang w:val="en-US"/>
              </w:rPr>
              <w:t xml:space="preserve">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Every team member</w:t>
            </w:r>
          </w:p>
        </w:tc>
      </w:tr>
    </w:tbl>
    <w:p w:rsidR="004774EC" w:rsidRDefault="004774EC" w:rsidP="00FA609E">
      <w:pPr>
        <w:spacing w:after="160" w:line="259" w:lineRule="auto"/>
        <w:jc w:val="both"/>
        <w:rPr>
          <w:lang w:val="en-US"/>
        </w:rPr>
      </w:pPr>
    </w:p>
    <w:p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rsidR="00ED3CDE" w:rsidRPr="00FA609E" w:rsidRDefault="00ED3CDE" w:rsidP="00FA609E">
      <w:pPr>
        <w:pStyle w:val="Heading1"/>
        <w:jc w:val="both"/>
        <w:rPr>
          <w:lang w:val="en-US"/>
        </w:rPr>
      </w:pPr>
      <w:bookmarkStart w:id="10" w:name="_Toc491420687"/>
      <w:r w:rsidRPr="00FA609E">
        <w:rPr>
          <w:lang w:val="en-US"/>
        </w:rPr>
        <w:lastRenderedPageBreak/>
        <w:t>Sources of Information</w:t>
      </w:r>
      <w:bookmarkEnd w:id="10"/>
    </w:p>
    <w:p w:rsidR="00AE0800" w:rsidRPr="00AE0800" w:rsidRDefault="00042C03" w:rsidP="00AE0800">
      <w:pPr>
        <w:widowControl w:val="0"/>
        <w:autoSpaceDE w:val="0"/>
        <w:autoSpaceDN w:val="0"/>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p>
    <w:p w:rsidR="00AE0800" w:rsidRDefault="00AE0800" w:rsidP="00AE0800">
      <w:pPr>
        <w:widowControl w:val="0"/>
        <w:autoSpaceDE w:val="0"/>
        <w:autoSpaceDN w:val="0"/>
        <w:adjustRightInd w:val="0"/>
        <w:rPr>
          <w:noProof/>
          <w:szCs w:val="24"/>
        </w:rPr>
      </w:pPr>
    </w:p>
    <w:p w:rsidR="00AE0800" w:rsidRPr="00AE0800" w:rsidRDefault="00AE0800" w:rsidP="00AE0800">
      <w:pPr>
        <w:widowControl w:val="0"/>
        <w:autoSpaceDE w:val="0"/>
        <w:autoSpaceDN w:val="0"/>
        <w:adjustRightInd w:val="0"/>
        <w:rPr>
          <w:noProof/>
          <w:szCs w:val="24"/>
        </w:rPr>
      </w:pPr>
      <w:r w:rsidRPr="00AE0800">
        <w:rPr>
          <w:noProof/>
          <w:szCs w:val="24"/>
        </w:rPr>
        <w:t xml:space="preserve">AIRBUS S.A.S. (2017) </w:t>
      </w:r>
      <w:r w:rsidRPr="00AE0800">
        <w:rPr>
          <w:i/>
          <w:iCs/>
          <w:noProof/>
          <w:szCs w:val="24"/>
        </w:rPr>
        <w:t>Growing Horizons</w:t>
      </w:r>
      <w:r w:rsidRPr="00AE0800">
        <w:rPr>
          <w:noProof/>
          <w:szCs w:val="24"/>
        </w:rPr>
        <w:t>. Available at: http://www.airbus.com/content/dam/corporate-topics/publications/backgrounders/Airbus_Global_Market_Forecast_2017-2036_Growing_Horizons_full_book.pdf (Accessed: 6 March 2018).</w:t>
      </w:r>
    </w:p>
    <w:p w:rsidR="000A0A21" w:rsidRDefault="000A0A21" w:rsidP="00AE0800">
      <w:pPr>
        <w:widowControl w:val="0"/>
        <w:autoSpaceDE w:val="0"/>
        <w:autoSpaceDN w:val="0"/>
        <w:adjustRightInd w:val="0"/>
        <w:rPr>
          <w:i/>
          <w:iCs/>
          <w:noProof/>
          <w:szCs w:val="24"/>
        </w:rPr>
      </w:pPr>
    </w:p>
    <w:p w:rsidR="00AE0800" w:rsidRDefault="00AE0800" w:rsidP="00AE0800">
      <w:pPr>
        <w:widowControl w:val="0"/>
        <w:autoSpaceDE w:val="0"/>
        <w:autoSpaceDN w:val="0"/>
        <w:adjustRightInd w:val="0"/>
        <w:rPr>
          <w:noProof/>
          <w:szCs w:val="24"/>
        </w:rPr>
      </w:pPr>
      <w:r w:rsidRPr="00AE0800">
        <w:rPr>
          <w:i/>
          <w:iCs/>
          <w:noProof/>
          <w:szCs w:val="24"/>
        </w:rPr>
        <w:t>Fast Facts | ACI EUROPE</w:t>
      </w:r>
      <w:r w:rsidRPr="00AE0800">
        <w:rPr>
          <w:noProof/>
          <w:szCs w:val="24"/>
        </w:rPr>
        <w:t xml:space="preserve"> (no date). Available at: https://www.aci-europe.org/policy/fast-facts.html (Accessed: 6 March 2018).</w:t>
      </w:r>
    </w:p>
    <w:p w:rsidR="000A0A21" w:rsidRDefault="000A0A21" w:rsidP="00AE0800">
      <w:pPr>
        <w:widowControl w:val="0"/>
        <w:autoSpaceDE w:val="0"/>
        <w:autoSpaceDN w:val="0"/>
        <w:adjustRightInd w:val="0"/>
        <w:rPr>
          <w:noProof/>
        </w:rPr>
      </w:pPr>
    </w:p>
    <w:p w:rsidR="000A0A21" w:rsidRPr="00AE0800" w:rsidRDefault="000A0A21" w:rsidP="00AE0800">
      <w:pPr>
        <w:widowControl w:val="0"/>
        <w:autoSpaceDE w:val="0"/>
        <w:autoSpaceDN w:val="0"/>
        <w:adjustRightInd w:val="0"/>
        <w:rPr>
          <w:noProof/>
        </w:rPr>
      </w:pPr>
      <w:r w:rsidRPr="00AE0800">
        <w:rPr>
          <w:i/>
          <w:iCs/>
          <w:noProof/>
          <w:szCs w:val="24"/>
        </w:rPr>
        <w:t>Air safety statistics in the EU - Statistics Explained</w:t>
      </w:r>
      <w:r w:rsidRPr="00AE0800">
        <w:rPr>
          <w:noProof/>
          <w:szCs w:val="24"/>
        </w:rPr>
        <w:t xml:space="preserve"> (no date). Available at: http://ec.europa.eu/eurostat/statistics-explained/index.php/Air_safety_statistics_in_the_EU (Accessed: 6 March 2018).</w:t>
      </w:r>
    </w:p>
    <w:p w:rsidR="00042C03" w:rsidRDefault="00042C03" w:rsidP="00FA609E">
      <w:pPr>
        <w:jc w:val="both"/>
        <w:rPr>
          <w:lang w:val="en-US"/>
        </w:rPr>
      </w:pPr>
      <w:r>
        <w:rPr>
          <w:lang w:val="en-US"/>
        </w:rPr>
        <w:fldChar w:fldCharType="end"/>
      </w:r>
    </w:p>
    <w:p w:rsidR="00CC3733" w:rsidRDefault="00CC3733" w:rsidP="00FA609E">
      <w:pPr>
        <w:jc w:val="both"/>
        <w:rPr>
          <w:lang w:val="en-US"/>
        </w:rPr>
      </w:pPr>
      <w:r>
        <w:rPr>
          <w:lang w:val="en-US"/>
        </w:rPr>
        <w:t>--ref 4</w:t>
      </w:r>
    </w:p>
    <w:p w:rsidR="00CC3733" w:rsidRDefault="00CC3733" w:rsidP="00FA609E">
      <w:pPr>
        <w:jc w:val="both"/>
        <w:rPr>
          <w:lang w:val="en-US"/>
        </w:rPr>
      </w:pPr>
      <w:r>
        <w:rPr>
          <w:lang w:val="en-US"/>
        </w:rPr>
        <w:t>One of those books from library</w:t>
      </w:r>
    </w:p>
    <w:p w:rsidR="00CC3733" w:rsidRPr="00CC3733" w:rsidRDefault="00CC3733" w:rsidP="00FA609E">
      <w:pPr>
        <w:jc w:val="both"/>
        <w:rPr>
          <w:color w:val="000000" w:themeColor="text1"/>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0A0A21" w:rsidRDefault="000A0A21" w:rsidP="00FA609E">
      <w:pPr>
        <w:spacing w:after="480" w:line="259" w:lineRule="auto"/>
        <w:jc w:val="both"/>
        <w:rPr>
          <w:b/>
          <w:sz w:val="32"/>
          <w:szCs w:val="32"/>
          <w:lang w:val="en-US"/>
        </w:rPr>
      </w:pPr>
    </w:p>
    <w:p w:rsidR="00ED3CDE" w:rsidRPr="00A41471" w:rsidRDefault="00ED3CDE" w:rsidP="00A41471">
      <w:pPr>
        <w:pStyle w:val="Heading2"/>
        <w:numPr>
          <w:ilvl w:val="0"/>
          <w:numId w:val="0"/>
        </w:numPr>
        <w:rPr>
          <w:sz w:val="32"/>
          <w:lang w:val="en-US"/>
        </w:rPr>
      </w:pPr>
      <w:bookmarkStart w:id="11" w:name="_Appendices"/>
      <w:bookmarkEnd w:id="11"/>
      <w:r w:rsidRPr="00A41471">
        <w:rPr>
          <w:sz w:val="32"/>
          <w:lang w:val="en-US"/>
        </w:rPr>
        <w:lastRenderedPageBreak/>
        <w:t>Appendices</w:t>
      </w:r>
    </w:p>
    <w:p w:rsidR="00A0130B" w:rsidRDefault="00A41471" w:rsidP="00A0130B">
      <w:pPr>
        <w:spacing w:after="480" w:line="259" w:lineRule="auto"/>
        <w:jc w:val="both"/>
        <w:rPr>
          <w:b/>
          <w:sz w:val="32"/>
          <w:szCs w:val="32"/>
          <w:lang w:val="en-US"/>
        </w:rPr>
      </w:pPr>
      <w:hyperlink r:id="rId11" w:history="1">
        <w:r w:rsidR="00A0130B" w:rsidRPr="00A41471">
          <w:rPr>
            <w:rStyle w:val="Hyperlink"/>
            <w:b/>
            <w:sz w:val="24"/>
            <w:szCs w:val="32"/>
            <w:lang w:val="en-US"/>
          </w:rPr>
          <w:t>Appendix A: Group Contract</w:t>
        </w:r>
      </w:hyperlink>
      <w:r w:rsidR="00A0130B" w:rsidRPr="00A0130B">
        <w:rPr>
          <w:b/>
          <w:sz w:val="32"/>
          <w:szCs w:val="32"/>
          <w:lang w:val="en-US"/>
        </w:rPr>
        <w:t xml:space="preserve"> </w:t>
      </w:r>
    </w:p>
    <w:p w:rsidR="00A0130B" w:rsidRPr="00A0130B" w:rsidRDefault="00A41471" w:rsidP="00A0130B">
      <w:pPr>
        <w:spacing w:after="480" w:line="259" w:lineRule="auto"/>
        <w:jc w:val="both"/>
        <w:rPr>
          <w:b/>
          <w:sz w:val="24"/>
          <w:szCs w:val="32"/>
          <w:lang w:val="en-US"/>
        </w:rPr>
      </w:pPr>
      <w:hyperlink r:id="rId12" w:history="1">
        <w:r w:rsidR="00A0130B" w:rsidRPr="00A41471">
          <w:rPr>
            <w:rStyle w:val="Hyperlink"/>
            <w:b/>
            <w:sz w:val="24"/>
            <w:szCs w:val="32"/>
            <w:lang w:val="en-US"/>
          </w:rPr>
          <w:t>Appendix B: Group Formation</w:t>
        </w:r>
      </w:hyperlink>
    </w:p>
    <w:p w:rsidR="00A0130B" w:rsidRPr="00A0130B" w:rsidRDefault="00A0130B" w:rsidP="00FA609E">
      <w:pPr>
        <w:spacing w:after="480" w:line="259" w:lineRule="auto"/>
        <w:jc w:val="both"/>
        <w:rPr>
          <w:b/>
          <w:sz w:val="24"/>
          <w:szCs w:val="32"/>
          <w:lang w:val="en-US"/>
        </w:rPr>
      </w:pPr>
    </w:p>
    <w:p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3"/>
      <w:footerReference w:type="default" r:id="rId14"/>
      <w:headerReference w:type="first" r:id="rId15"/>
      <w:footerReference w:type="first" r:id="rId1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265D2" w:rsidRDefault="001265D2" w:rsidP="00F910B0">
      <w:pPr>
        <w:spacing w:line="240" w:lineRule="auto"/>
      </w:pPr>
      <w:r>
        <w:separator/>
      </w:r>
    </w:p>
  </w:endnote>
  <w:endnote w:type="continuationSeparator" w:id="0">
    <w:p w:rsidR="001265D2" w:rsidRDefault="001265D2"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rsidR="00CC3733" w:rsidRDefault="00CC3733">
        <w:pPr>
          <w:pStyle w:val="Footer"/>
          <w:jc w:val="right"/>
        </w:pPr>
        <w:r>
          <w:fldChar w:fldCharType="begin"/>
        </w:r>
        <w:r>
          <w:instrText>PAGE   \* MERGEFORMAT</w:instrText>
        </w:r>
        <w:r>
          <w:fldChar w:fldCharType="separate"/>
        </w:r>
        <w:r w:rsidR="00FF59ED" w:rsidRPr="00FF59ED">
          <w:rPr>
            <w:noProof/>
            <w:lang w:val="da-DK"/>
          </w:rPr>
          <w:t>13</w:t>
        </w:r>
        <w:r>
          <w:fldChar w:fldCharType="end"/>
        </w:r>
      </w:p>
    </w:sdtContent>
  </w:sdt>
  <w:p w:rsidR="00CC3733" w:rsidRDefault="00CC3733" w:rsidP="00E66C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rsidR="00CC3733" w:rsidRDefault="00CC3733">
        <w:pPr>
          <w:pStyle w:val="Footer"/>
          <w:jc w:val="right"/>
        </w:pPr>
        <w:r>
          <w:fldChar w:fldCharType="begin"/>
        </w:r>
        <w:r>
          <w:instrText>PAGE   \* MERGEFORMAT</w:instrText>
        </w:r>
        <w:r>
          <w:fldChar w:fldCharType="separate"/>
        </w:r>
        <w:r w:rsidRPr="006C2D1D">
          <w:rPr>
            <w:noProof/>
            <w:lang w:val="da-DK"/>
          </w:rPr>
          <w:t>i</w:t>
        </w:r>
        <w:r>
          <w:fldChar w:fldCharType="end"/>
        </w:r>
      </w:p>
    </w:sdtContent>
  </w:sdt>
  <w:p w:rsidR="00CC3733" w:rsidRDefault="00CC3733" w:rsidP="00E66C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265D2" w:rsidRDefault="001265D2" w:rsidP="00F910B0">
      <w:pPr>
        <w:spacing w:line="240" w:lineRule="auto"/>
      </w:pPr>
      <w:r>
        <w:separator/>
      </w:r>
    </w:p>
  </w:footnote>
  <w:footnote w:type="continuationSeparator" w:id="0">
    <w:p w:rsidR="001265D2" w:rsidRDefault="001265D2"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3733" w:rsidRDefault="00CC3733"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C3733" w:rsidRDefault="00CC3733"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A20FF9F">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CC3733" w:rsidTr="002668CE">
      <w:tc>
        <w:tcPr>
          <w:tcW w:w="0" w:type="auto"/>
          <w:tcBorders>
            <w:bottom w:val="single" w:sz="4" w:space="0" w:color="auto"/>
          </w:tcBorders>
        </w:tcPr>
        <w:p w:rsidR="00CC3733" w:rsidRDefault="00CC3733" w:rsidP="00596D57">
          <w:pPr>
            <w:pStyle w:val="Header"/>
            <w:tabs>
              <w:tab w:val="clear" w:pos="4819"/>
              <w:tab w:val="clear" w:pos="9638"/>
              <w:tab w:val="right" w:pos="9071"/>
            </w:tabs>
            <w:rPr>
              <w:lang w:val="en-US"/>
            </w:rPr>
          </w:pPr>
          <w:r>
            <w:rPr>
              <w:lang w:val="en-US"/>
            </w:rPr>
            <w:t>Fly High Airline Management System - Project Description</w:t>
          </w:r>
        </w:p>
      </w:tc>
    </w:tr>
    <w:tr w:rsidR="00CC3733" w:rsidTr="002668CE">
      <w:tc>
        <w:tcPr>
          <w:tcW w:w="0" w:type="auto"/>
          <w:tcBorders>
            <w:top w:val="single" w:sz="4" w:space="0" w:color="auto"/>
          </w:tcBorders>
        </w:tcPr>
        <w:p w:rsidR="00CC3733" w:rsidRPr="002668CE" w:rsidRDefault="00CC3733" w:rsidP="002668CE">
          <w:pPr>
            <w:pStyle w:val="Header"/>
            <w:jc w:val="both"/>
            <w:rPr>
              <w:color w:val="FF0000"/>
              <w:lang w:val="en-US"/>
            </w:rPr>
          </w:pPr>
        </w:p>
      </w:tc>
    </w:tr>
  </w:tbl>
  <w:p w:rsidR="00CC3733" w:rsidRPr="004833C2" w:rsidRDefault="00CC3733" w:rsidP="002668CE">
    <w:pPr>
      <w:pStyle w:val="Header"/>
      <w:tabs>
        <w:tab w:val="clear" w:pos="4819"/>
        <w:tab w:val="clear" w:pos="9638"/>
        <w:tab w:val="right" w:pos="9071"/>
      </w:tabs>
      <w:rPr>
        <w:noProof/>
        <w:lang w:val="en-US" w:eastAsia="da-DK"/>
      </w:rPr>
    </w:pPr>
    <w:r w:rsidRPr="0048338D">
      <w:tab/>
    </w:r>
  </w:p>
  <w:p w:rsidR="00CC3733" w:rsidRDefault="00CC37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3733" w:rsidRPr="004833C2" w:rsidRDefault="00CC3733"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rsidR="00CC3733" w:rsidRPr="00113BB9" w:rsidRDefault="00CC3733" w:rsidP="009C6276">
    <w:pPr>
      <w:pStyle w:val="Header"/>
    </w:pPr>
  </w:p>
  <w:p w:rsidR="00CC3733" w:rsidRPr="00231D0F" w:rsidRDefault="00CC3733"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5"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6"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6"/>
  </w:num>
  <w:num w:numId="2">
    <w:abstractNumId w:val="35"/>
  </w:num>
  <w:num w:numId="3">
    <w:abstractNumId w:val="24"/>
  </w:num>
  <w:num w:numId="4">
    <w:abstractNumId w:val="9"/>
  </w:num>
  <w:num w:numId="5">
    <w:abstractNumId w:val="19"/>
  </w:num>
  <w:num w:numId="6">
    <w:abstractNumId w:val="21"/>
  </w:num>
  <w:num w:numId="7">
    <w:abstractNumId w:val="18"/>
  </w:num>
  <w:num w:numId="8">
    <w:abstractNumId w:val="15"/>
  </w:num>
  <w:num w:numId="9">
    <w:abstractNumId w:val="27"/>
  </w:num>
  <w:num w:numId="10">
    <w:abstractNumId w:val="1"/>
  </w:num>
  <w:num w:numId="11">
    <w:abstractNumId w:val="13"/>
  </w:num>
  <w:num w:numId="12">
    <w:abstractNumId w:val="35"/>
  </w:num>
  <w:num w:numId="13">
    <w:abstractNumId w:val="0"/>
  </w:num>
  <w:num w:numId="14">
    <w:abstractNumId w:val="35"/>
  </w:num>
  <w:num w:numId="15">
    <w:abstractNumId w:val="35"/>
  </w:num>
  <w:num w:numId="16">
    <w:abstractNumId w:val="16"/>
  </w:num>
  <w:num w:numId="17">
    <w:abstractNumId w:val="7"/>
  </w:num>
  <w:num w:numId="18">
    <w:abstractNumId w:val="25"/>
  </w:num>
  <w:num w:numId="19">
    <w:abstractNumId w:val="11"/>
  </w:num>
  <w:num w:numId="20">
    <w:abstractNumId w:val="2"/>
  </w:num>
  <w:num w:numId="21">
    <w:abstractNumId w:val="34"/>
  </w:num>
  <w:num w:numId="22">
    <w:abstractNumId w:val="29"/>
  </w:num>
  <w:num w:numId="23">
    <w:abstractNumId w:val="10"/>
  </w:num>
  <w:num w:numId="24">
    <w:abstractNumId w:val="26"/>
  </w:num>
  <w:num w:numId="25">
    <w:abstractNumId w:val="23"/>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3"/>
  </w:num>
  <w:num w:numId="33">
    <w:abstractNumId w:val="20"/>
  </w:num>
  <w:num w:numId="34">
    <w:abstractNumId w:val="31"/>
  </w:num>
  <w:num w:numId="35">
    <w:abstractNumId w:val="30"/>
  </w:num>
  <w:num w:numId="36">
    <w:abstractNumId w:val="22"/>
  </w:num>
  <w:num w:numId="37">
    <w:abstractNumId w:val="32"/>
  </w:num>
  <w:num w:numId="38">
    <w:abstractNumId w:val="17"/>
  </w:num>
  <w:num w:numId="39">
    <w:abstractNumId w:val="28"/>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6CC6"/>
    <w:rsid w:val="0008163E"/>
    <w:rsid w:val="000938EA"/>
    <w:rsid w:val="00094062"/>
    <w:rsid w:val="000A0A21"/>
    <w:rsid w:val="000A2EB3"/>
    <w:rsid w:val="000A360C"/>
    <w:rsid w:val="000A500B"/>
    <w:rsid w:val="000B12E4"/>
    <w:rsid w:val="000C60CA"/>
    <w:rsid w:val="000D4698"/>
    <w:rsid w:val="000E3DC2"/>
    <w:rsid w:val="000F0F43"/>
    <w:rsid w:val="000F2F6C"/>
    <w:rsid w:val="00115E86"/>
    <w:rsid w:val="00126112"/>
    <w:rsid w:val="001265D2"/>
    <w:rsid w:val="001333AE"/>
    <w:rsid w:val="00142AC2"/>
    <w:rsid w:val="0014373F"/>
    <w:rsid w:val="0014577A"/>
    <w:rsid w:val="00150DC8"/>
    <w:rsid w:val="00154E1E"/>
    <w:rsid w:val="001606EB"/>
    <w:rsid w:val="00162C84"/>
    <w:rsid w:val="00171EA0"/>
    <w:rsid w:val="001907F2"/>
    <w:rsid w:val="001A46B1"/>
    <w:rsid w:val="001B78FA"/>
    <w:rsid w:val="001D6F34"/>
    <w:rsid w:val="001D75D3"/>
    <w:rsid w:val="001E116C"/>
    <w:rsid w:val="001F10E8"/>
    <w:rsid w:val="002000DE"/>
    <w:rsid w:val="002274F4"/>
    <w:rsid w:val="00241311"/>
    <w:rsid w:val="00263374"/>
    <w:rsid w:val="002654F6"/>
    <w:rsid w:val="002668CE"/>
    <w:rsid w:val="00267D69"/>
    <w:rsid w:val="002814E5"/>
    <w:rsid w:val="002836C5"/>
    <w:rsid w:val="00291324"/>
    <w:rsid w:val="00291941"/>
    <w:rsid w:val="0029579A"/>
    <w:rsid w:val="002B30B5"/>
    <w:rsid w:val="002D1757"/>
    <w:rsid w:val="002D4652"/>
    <w:rsid w:val="002E21F5"/>
    <w:rsid w:val="002E4DBA"/>
    <w:rsid w:val="00306838"/>
    <w:rsid w:val="00317E90"/>
    <w:rsid w:val="0032096C"/>
    <w:rsid w:val="00324CBE"/>
    <w:rsid w:val="00324DE4"/>
    <w:rsid w:val="003339B6"/>
    <w:rsid w:val="00334ADF"/>
    <w:rsid w:val="0033786D"/>
    <w:rsid w:val="00340B53"/>
    <w:rsid w:val="00340E08"/>
    <w:rsid w:val="00351C13"/>
    <w:rsid w:val="00354956"/>
    <w:rsid w:val="00367DE1"/>
    <w:rsid w:val="003921BA"/>
    <w:rsid w:val="003C33D0"/>
    <w:rsid w:val="003C54CD"/>
    <w:rsid w:val="003F2A75"/>
    <w:rsid w:val="003F7447"/>
    <w:rsid w:val="00413187"/>
    <w:rsid w:val="004217B9"/>
    <w:rsid w:val="00425B88"/>
    <w:rsid w:val="00427BAF"/>
    <w:rsid w:val="00434752"/>
    <w:rsid w:val="00460F31"/>
    <w:rsid w:val="004613AC"/>
    <w:rsid w:val="00466741"/>
    <w:rsid w:val="004774EC"/>
    <w:rsid w:val="00485FEF"/>
    <w:rsid w:val="00487B08"/>
    <w:rsid w:val="004A024E"/>
    <w:rsid w:val="004B3724"/>
    <w:rsid w:val="004C442E"/>
    <w:rsid w:val="004C7453"/>
    <w:rsid w:val="004D0FD6"/>
    <w:rsid w:val="004D2B7E"/>
    <w:rsid w:val="004D7831"/>
    <w:rsid w:val="004D7F82"/>
    <w:rsid w:val="004E1A00"/>
    <w:rsid w:val="004F280F"/>
    <w:rsid w:val="00511C80"/>
    <w:rsid w:val="00527A84"/>
    <w:rsid w:val="005350D3"/>
    <w:rsid w:val="00545BED"/>
    <w:rsid w:val="00555F64"/>
    <w:rsid w:val="005955B8"/>
    <w:rsid w:val="00596696"/>
    <w:rsid w:val="00596D57"/>
    <w:rsid w:val="00597DC1"/>
    <w:rsid w:val="005A2F3A"/>
    <w:rsid w:val="005B19E3"/>
    <w:rsid w:val="005D6B60"/>
    <w:rsid w:val="005E677C"/>
    <w:rsid w:val="005F7C2F"/>
    <w:rsid w:val="006136AE"/>
    <w:rsid w:val="00621656"/>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17FE"/>
    <w:rsid w:val="00727B47"/>
    <w:rsid w:val="00740AD8"/>
    <w:rsid w:val="00750DEF"/>
    <w:rsid w:val="00756934"/>
    <w:rsid w:val="0076181B"/>
    <w:rsid w:val="00766C9E"/>
    <w:rsid w:val="0076767F"/>
    <w:rsid w:val="00787CEA"/>
    <w:rsid w:val="007917C2"/>
    <w:rsid w:val="007A0383"/>
    <w:rsid w:val="007B7A14"/>
    <w:rsid w:val="007C275B"/>
    <w:rsid w:val="007C48DE"/>
    <w:rsid w:val="007C7F30"/>
    <w:rsid w:val="007D7AAC"/>
    <w:rsid w:val="007E25ED"/>
    <w:rsid w:val="007E70E1"/>
    <w:rsid w:val="007F19D2"/>
    <w:rsid w:val="007F5F1A"/>
    <w:rsid w:val="007F7835"/>
    <w:rsid w:val="00801398"/>
    <w:rsid w:val="00801A52"/>
    <w:rsid w:val="008029FF"/>
    <w:rsid w:val="00811EF2"/>
    <w:rsid w:val="008139CC"/>
    <w:rsid w:val="0081476C"/>
    <w:rsid w:val="008235EC"/>
    <w:rsid w:val="008327D0"/>
    <w:rsid w:val="00840EAB"/>
    <w:rsid w:val="0084547C"/>
    <w:rsid w:val="00850A36"/>
    <w:rsid w:val="00862103"/>
    <w:rsid w:val="008B2E5A"/>
    <w:rsid w:val="008C3D2B"/>
    <w:rsid w:val="008D2B9F"/>
    <w:rsid w:val="008D3BE2"/>
    <w:rsid w:val="008E0CF4"/>
    <w:rsid w:val="00901CA4"/>
    <w:rsid w:val="00915009"/>
    <w:rsid w:val="00941B60"/>
    <w:rsid w:val="00945DD6"/>
    <w:rsid w:val="009479F4"/>
    <w:rsid w:val="0095187E"/>
    <w:rsid w:val="009522EA"/>
    <w:rsid w:val="009550C1"/>
    <w:rsid w:val="00955BBB"/>
    <w:rsid w:val="00987ED5"/>
    <w:rsid w:val="009978F0"/>
    <w:rsid w:val="009A03C5"/>
    <w:rsid w:val="009A09B0"/>
    <w:rsid w:val="009A65EF"/>
    <w:rsid w:val="009A6E3C"/>
    <w:rsid w:val="009B6134"/>
    <w:rsid w:val="009C4906"/>
    <w:rsid w:val="009C6276"/>
    <w:rsid w:val="009D11D2"/>
    <w:rsid w:val="009E3E7E"/>
    <w:rsid w:val="009E577C"/>
    <w:rsid w:val="009F30F6"/>
    <w:rsid w:val="00A0130B"/>
    <w:rsid w:val="00A01847"/>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66B4"/>
    <w:rsid w:val="00AA50A6"/>
    <w:rsid w:val="00AC58CB"/>
    <w:rsid w:val="00AD72B4"/>
    <w:rsid w:val="00AE0800"/>
    <w:rsid w:val="00AF5D83"/>
    <w:rsid w:val="00B019DD"/>
    <w:rsid w:val="00B12348"/>
    <w:rsid w:val="00B55351"/>
    <w:rsid w:val="00B6457F"/>
    <w:rsid w:val="00B7449F"/>
    <w:rsid w:val="00B8309A"/>
    <w:rsid w:val="00B904F7"/>
    <w:rsid w:val="00B929F1"/>
    <w:rsid w:val="00B92F28"/>
    <w:rsid w:val="00BA08E8"/>
    <w:rsid w:val="00BA138C"/>
    <w:rsid w:val="00BA1650"/>
    <w:rsid w:val="00BD0977"/>
    <w:rsid w:val="00BD0CF5"/>
    <w:rsid w:val="00BD2401"/>
    <w:rsid w:val="00BD24A7"/>
    <w:rsid w:val="00BD7AB3"/>
    <w:rsid w:val="00BE0285"/>
    <w:rsid w:val="00BE49F5"/>
    <w:rsid w:val="00BE73AC"/>
    <w:rsid w:val="00BF0F5A"/>
    <w:rsid w:val="00C03F06"/>
    <w:rsid w:val="00C1708C"/>
    <w:rsid w:val="00C423E3"/>
    <w:rsid w:val="00C47B04"/>
    <w:rsid w:val="00C6333E"/>
    <w:rsid w:val="00C6467F"/>
    <w:rsid w:val="00C71A1D"/>
    <w:rsid w:val="00C935F8"/>
    <w:rsid w:val="00C956E9"/>
    <w:rsid w:val="00C966BE"/>
    <w:rsid w:val="00CA40CA"/>
    <w:rsid w:val="00CA6046"/>
    <w:rsid w:val="00CC3733"/>
    <w:rsid w:val="00CD35F5"/>
    <w:rsid w:val="00CE3344"/>
    <w:rsid w:val="00CF5BE4"/>
    <w:rsid w:val="00CF6752"/>
    <w:rsid w:val="00CF746A"/>
    <w:rsid w:val="00CF7A98"/>
    <w:rsid w:val="00D000CA"/>
    <w:rsid w:val="00D136C7"/>
    <w:rsid w:val="00D204A3"/>
    <w:rsid w:val="00D2569C"/>
    <w:rsid w:val="00D259CB"/>
    <w:rsid w:val="00D26727"/>
    <w:rsid w:val="00D34C5B"/>
    <w:rsid w:val="00D353E5"/>
    <w:rsid w:val="00D56395"/>
    <w:rsid w:val="00D7129B"/>
    <w:rsid w:val="00D956E2"/>
    <w:rsid w:val="00DA1415"/>
    <w:rsid w:val="00DC2AC4"/>
    <w:rsid w:val="00DC674F"/>
    <w:rsid w:val="00DF6955"/>
    <w:rsid w:val="00DF706B"/>
    <w:rsid w:val="00DF7F78"/>
    <w:rsid w:val="00E14C44"/>
    <w:rsid w:val="00E171A4"/>
    <w:rsid w:val="00E41E80"/>
    <w:rsid w:val="00E66CA4"/>
    <w:rsid w:val="00E67CCC"/>
    <w:rsid w:val="00E76368"/>
    <w:rsid w:val="00E771AB"/>
    <w:rsid w:val="00E833B8"/>
    <w:rsid w:val="00E85BE2"/>
    <w:rsid w:val="00E903B2"/>
    <w:rsid w:val="00E94EC9"/>
    <w:rsid w:val="00EB1916"/>
    <w:rsid w:val="00EC2511"/>
    <w:rsid w:val="00EC7333"/>
    <w:rsid w:val="00ED3CDE"/>
    <w:rsid w:val="00ED6D97"/>
    <w:rsid w:val="00EE3936"/>
    <w:rsid w:val="00EE3E92"/>
    <w:rsid w:val="00EF0178"/>
    <w:rsid w:val="00F02EF4"/>
    <w:rsid w:val="00F034F6"/>
    <w:rsid w:val="00F21778"/>
    <w:rsid w:val="00F21D25"/>
    <w:rsid w:val="00F34FA1"/>
    <w:rsid w:val="00F5689D"/>
    <w:rsid w:val="00F63CEE"/>
    <w:rsid w:val="00F65CE8"/>
    <w:rsid w:val="00F71E75"/>
    <w:rsid w:val="00F7496A"/>
    <w:rsid w:val="00F910B0"/>
    <w:rsid w:val="00F956CA"/>
    <w:rsid w:val="00F97E99"/>
    <w:rsid w:val="00FA609E"/>
    <w:rsid w:val="00FB3E74"/>
    <w:rsid w:val="00FB5413"/>
    <w:rsid w:val="00FC4362"/>
    <w:rsid w:val="00FD7723"/>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C5C7B1"/>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character" w:styleId="UnresolvedMention">
    <w:name w:val="Unresolved Mention"/>
    <w:basedOn w:val="DefaultParagraphFont"/>
    <w:uiPriority w:val="99"/>
    <w:semiHidden/>
    <w:unhideWhenUsed/>
    <w:rsid w:val="000938EA"/>
    <w:rPr>
      <w:color w:val="808080"/>
      <w:shd w:val="clear" w:color="auto" w:fill="E6E6E6"/>
    </w:rPr>
  </w:style>
  <w:style w:type="character" w:styleId="FollowedHyperlink">
    <w:name w:val="FollowedHyperlink"/>
    <w:basedOn w:val="DefaultParagraphFont"/>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Group%20Formation.docx"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Group%20Contract.docx" TargetMode="Externa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5F46DCD8-6E0D-494C-9427-995CC8D63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Pages>
  <Words>2197</Words>
  <Characters>12529</Characters>
  <Application>Microsoft Office Word</Application>
  <DocSecurity>0</DocSecurity>
  <Lines>104</Lines>
  <Paragraphs>29</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14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cp:lastModifiedBy>
  <cp:revision>42</cp:revision>
  <dcterms:created xsi:type="dcterms:W3CDTF">2017-07-12T20:23:00Z</dcterms:created>
  <dcterms:modified xsi:type="dcterms:W3CDTF">2018-03-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